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3626A2">
        <w:rPr>
          <w:rFonts w:eastAsia="Times New Roman"/>
          <w:noProof/>
        </w:rPr>
        <w:t>October 5,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proofErr w:type="spellStart"/>
      <w:r w:rsidRPr="00984BB7">
        <w:t>Raynes</w:t>
      </w:r>
      <w:proofErr w:type="spellEnd"/>
      <w:r>
        <w:t xml:space="preserve"> &amp; </w:t>
      </w:r>
      <w:proofErr w:type="spellStart"/>
      <w:r w:rsidRPr="00984BB7">
        <w:t>Sniegowski</w:t>
      </w:r>
      <w:proofErr w:type="spellEnd"/>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induced hypermutation</w:t>
      </w:r>
      <w:bookmarkEnd w:id="4"/>
    </w:p>
    <w:p w:rsidR="009A61A0" w:rsidRPr="00721F05" w:rsidRDefault="00B4732B" w:rsidP="003F6D66">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A87B4D">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D06273">
        <w:t xml:space="preserve"> – a </w:t>
      </w:r>
      <w:r w:rsidR="00D06273" w:rsidRPr="00721F05">
        <w:t xml:space="preserve">process </w:t>
      </w:r>
      <w:r w:rsidR="00D06273">
        <w:t>called</w:t>
      </w:r>
      <w:r w:rsidR="00D06273" w:rsidRPr="00721F05">
        <w:t xml:space="preserve"> </w:t>
      </w:r>
      <w:r w:rsidR="00D06273" w:rsidRPr="009667D0">
        <w:t>stress-induced mutagenesis</w:t>
      </w:r>
      <w:r w:rsidR="00D06273" w:rsidRPr="00721F05">
        <w:t xml:space="preserve"> (SIM)</w:t>
      </w:r>
      <w:r w:rsidR="009E6DA2">
        <w:t xml:space="preserve"> </w:t>
      </w:r>
      <w:r w:rsidR="002619F0" w:rsidRPr="00721F05">
        <w:fldChar w:fldCharType="begin" w:fldLock="1"/>
      </w:r>
      <w:r w:rsidR="00A87B4D">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id" : "ITEM-2", "itemData" : { "ISSN" : "0027-8424", "PMID" : "8524839", "abstract" : "The inducible SOS system increases the survival of bacteria exposed to DNA-damaging agents by increasing the capacity of error-free and error-prone DNA repair systems. The inducible mutator effect is expected to contribute to the adaptation of bacterial populations to these adverse life conditions by increasing their genetic variability. The evolutionary impact of the SOS system would be even greater if it was also induced under conditions common in nature, such as in resting bacterial populations. The results presented here show that SOS induction and mutagenesis do occur in bacteria in aging colonies on agar plates. The observed SOS induction and mutagenesis are controlled by the LexA repressor and are RecA- and cAMP-dependent.", "author" : [ { "dropping-particle" : "", "family" : "Taddei", "given" : "Fran\u00e7ois", "non-dropping-particle" : "", "parse-names" : false, "suffix" : "" }, { "dropping-particle" : "", "family" : "Matic", "given" : "Ivan", "non-dropping-particle" : "", "parse-names" : false, "suffix" : "" }, { "dropping-particle" : "", "family" : "Radman", "given" : "Miroslav", "non-dropping-particle" : "", "parse-names" : false, "suffix" : "" } ], "container-title" : "Proceedings of the National Academy of Sciences", "id" : "ITEM-2", "issue" : "25", "issued" : { "date-parts" : [ [ "1995", "12" ] ] }, "page" : "11736-40", "title" : "cAMP-dependent SOS induction and mutagenesis in resting bacterial populations.", "type" : "article-journal", "volume" : "92" }, "uris" : [ "http://www.mendeley.com/documents/?uuid=4ec9b55f-0d65-4f3d-a683-b6444a5010d1"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id" : "ITEM-4",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4", "issue" : "5", "issued" : { "date-parts" : [ [ "2007" ] ] }, "page" : "373-97", "title" : "Stress-induced mutagenesis in bacteria.", "type" : "article-journal", "volume" : "42" }, "uris" : [ "http://www.mendeley.com/documents/?uuid=5e19c257-4e56-43af-8e16-9f037cac92bc" ] }, { "id" : "ITEM-5",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5", "issue" : "4", "issued" : { "date-parts" : [ [ "2007" ] ] }, "page" : "285-311", "title" : "Adaptive mutation in &lt;i&gt;Saccharomyces cerevisiae&lt;/i&gt;.", "type" : "article-journal", "volume" : "42" }, "uris" : [ "http://www.mendeley.com/documents/?uuid=04d7aadf-550f-4d1a-bd6c-9d465758da10" ] }, { "id" : "ITEM-6",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6",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7",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7",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Radman 1975; Taddei, Matic, and Radman 1995;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D06273" w:rsidRPr="00D06273">
        <w:rPr>
          <w:noProof/>
        </w:rPr>
        <w:t>(Radman 1975; Taddei, Matic, and Radman 1995; Galhardo, Hastings, and Rosenberg 2007; Foster 2007; Heidenreich 2007; Rosenberg et al. 2012; Shor, Fox, and Broach 2013)</w:t>
      </w:r>
      <w:r w:rsidR="002619F0" w:rsidRPr="00721F05">
        <w:fldChar w:fldCharType="end"/>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D06273">
        <w:t xml:space="preserve">SIM </w:t>
      </w:r>
      <w:r w:rsidR="00AE5E3A" w:rsidRPr="00721F05">
        <w:t xml:space="preserve">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A87B4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id" : "ITEM-5", "itemData" : { "DOI" : "10.1098/rspb.2014.1025", "ISSN" : "1471-2954",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Biological sciences / The Royal Society", "genre" : "Populations and Evolution", "id" : "ITEM-5", "issue" : "1792", "issued" : { "date-parts" : [ [ "2014", "10", "7" ] ] }, "page" : "45", "title" : "Stress-induced mutagenesis and complex adaptation.", "type" : "article-journal", "volume" : "281" }, "uris" : [ "http://www.mendeley.com/documents/?uuid=469481b6-241f-4615-bc24-9d7c9469123b" ] } ], "mendeley" : { "previouslyFormattedCitation" : "(Tenaillon, Denamur, and Matic 2004; Saint-Ruf and Matic 2006; Rosenberg et al. 2012; Ram and Hadany 2012; Ram and Hadany 2014)" }, "properties" : { "noteIndex" : 0 }, "schema" : "https://github.com/citation-style-language/schema/raw/master/csl-citation.json" }</w:instrText>
      </w:r>
      <w:r w:rsidR="00AD66E9" w:rsidRPr="00721F05">
        <w:fldChar w:fldCharType="separate"/>
      </w:r>
      <w:r w:rsidR="003F6D66" w:rsidRPr="003F6D66">
        <w:rPr>
          <w:noProof/>
        </w:rPr>
        <w:t>(Tenaillon, Denamur, and Matic 2004; Saint-Ruf and Matic 2006; Rosenberg et al. 2012; Ram and Hadany 2012; Ram and Hadany 2014)</w:t>
      </w:r>
      <w:r w:rsidR="00AD66E9" w:rsidRPr="00721F05">
        <w:fldChar w:fldCharType="end"/>
      </w:r>
      <w:r w:rsidR="00AE5E3A" w:rsidRPr="00721F05">
        <w:t xml:space="preserve">. </w:t>
      </w:r>
    </w:p>
    <w:p w:rsidR="00B4732B" w:rsidRPr="00721F05" w:rsidRDefault="00AE5E3A" w:rsidP="003F6D66">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A87B4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A87B4D">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This balance may change duri</w:t>
      </w:r>
      <w:r w:rsidR="003F6D66">
        <w:t>ng stressful times, when organisms might be more concerned with direct effects on fitness, tipping the balance towards reduced "cost of fidelity" and increased mutation rates</w:t>
      </w:r>
      <w:r w:rsidRPr="00721F05">
        <w:t xml:space="preserve">.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A87B4D">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 "page" : "1107-1118", "title" : "The Lower Bound to the Evolution of Mutation Rates.", "type" : "article-journal", "volume" : "3" }, "uris" : [ "http://www.mendeley.com/documents/?uuid=356a1329-9988-4dea-bb9e-5df706b593d7"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003F6D66">
        <w:t xml:space="preserve">: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3F6D66">
        <w:t xml:space="preserve"> and therefore random </w:t>
      </w:r>
      <w:r w:rsidR="00B23B43">
        <w:t xml:space="preserve">genetic drift can cause these stress-induced repair proteins to </w:t>
      </w:r>
      <w:r w:rsidRPr="00721F05">
        <w:t>become error prone.</w:t>
      </w:r>
      <w:r w:rsidR="00B23B43">
        <w:t xml:space="preserve"> Forth, stress-induced mutagenesis could have evolved due to </w:t>
      </w:r>
      <w:r w:rsidR="003F6D66">
        <w:t>a</w:t>
      </w:r>
      <w:r w:rsidR="00B23B43">
        <w:t xml:space="preserve"> pleiotropic effect which can work together or in contrast with its effect on adaptation</w:t>
      </w:r>
      <w:r w:rsidR="003F6D66">
        <w:t xml:space="preserve">. </w:t>
      </w:r>
      <w:r w:rsidR="00D06273">
        <w:fldChar w:fldCharType="begin" w:fldLock="1"/>
      </w:r>
      <w:r w:rsidR="00A87B4D">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D06273">
        <w:fldChar w:fldCharType="separate"/>
      </w:r>
      <w:proofErr w:type="gramStart"/>
      <w:r w:rsidR="003F6D66" w:rsidRPr="003F6D66">
        <w:rPr>
          <w:noProof/>
        </w:rPr>
        <w:t>(Torres-Barceló et al. 2013)</w:t>
      </w:r>
      <w:r w:rsidR="00D06273">
        <w:fldChar w:fldCharType="end"/>
      </w:r>
      <w:r w:rsidR="00B23B43">
        <w:t>.</w:t>
      </w:r>
      <w:proofErr w:type="gramEnd"/>
      <w:r w:rsidRPr="00721F05">
        <w:t xml:space="preserve">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3F6D66" w:rsidP="003F6D66">
      <w:r>
        <w:t xml:space="preserve">In </w:t>
      </w:r>
      <w:r w:rsidR="009A61A0" w:rsidRPr="00721F05">
        <w:t>previous work</w:t>
      </w:r>
      <w:r>
        <w:t>s</w:t>
      </w:r>
      <w:r w:rsidR="009A61A0" w:rsidRPr="00721F05">
        <w:t xml:space="preserve"> we have addressed the adaptive hypothesis i</w:t>
      </w:r>
      <w:r w:rsidR="00B65692" w:rsidRPr="00721F05">
        <w:t>n</w:t>
      </w:r>
      <w:r w:rsidR="009A61A0" w:rsidRPr="00721F05">
        <w:t xml:space="preserve"> asexual populations. We </w:t>
      </w:r>
      <w:r w:rsidR="003A3923" w:rsidRPr="00721F05">
        <w:t xml:space="preserve">studied the evolution of </w:t>
      </w:r>
      <w:r w:rsidR="00B65692" w:rsidRPr="00721F05">
        <w:t xml:space="preserve">mutator </w:t>
      </w:r>
      <w:r w:rsidR="009A61A0" w:rsidRPr="00721F05">
        <w:t>allele</w:t>
      </w:r>
      <w:r w:rsidR="00B65692" w:rsidRPr="00721F05">
        <w:t>s</w:t>
      </w:r>
      <w:r w:rsidR="009A61A0" w:rsidRPr="00721F05">
        <w:t xml:space="preserve"> </w:t>
      </w:r>
      <w:r w:rsidR="00B65692" w:rsidRPr="00721F05">
        <w:t>that</w:t>
      </w:r>
      <w:r w:rsidR="009A61A0"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009A61A0" w:rsidRPr="00721F05">
        <w:t xml:space="preserve"> constant and changing environments</w:t>
      </w:r>
      <w:r w:rsidR="003A3923" w:rsidRPr="00721F05">
        <w:t xml:space="preserve">. We </w:t>
      </w:r>
      <w:r w:rsidR="009A61A0" w:rsidRPr="00721F05">
        <w:t>demonstrate</w:t>
      </w:r>
      <w:r w:rsidR="003A3923" w:rsidRPr="00721F05">
        <w:t xml:space="preserve">d that </w:t>
      </w:r>
      <w:r w:rsidR="008834FE">
        <w:t xml:space="preserve">stress-induced </w:t>
      </w:r>
      <w:r w:rsidR="00B65692" w:rsidRPr="00721F05">
        <w:t>mutator alleles</w:t>
      </w:r>
      <w:r w:rsidR="003A3923" w:rsidRPr="00721F05">
        <w:t xml:space="preserve"> can </w:t>
      </w:r>
      <w:r w:rsidR="009A61A0" w:rsidRPr="00721F05">
        <w:t xml:space="preserve">evolve in a wide range of </w:t>
      </w:r>
      <w:r w:rsidR="00B65692" w:rsidRPr="00721F05">
        <w:t>conditions</w:t>
      </w:r>
      <w:r>
        <w:t xml:space="preserve"> in asexual populations </w:t>
      </w:r>
      <w:r w:rsidR="009A61A0" w:rsidRPr="00721F05">
        <w:t xml:space="preserve">because </w:t>
      </w:r>
      <w:r w:rsidR="003A3923" w:rsidRPr="00721F05">
        <w:t>they are</w:t>
      </w:r>
      <w:r w:rsidR="009A61A0" w:rsidRPr="00721F05">
        <w:t xml:space="preserve"> favored by selection over </w:t>
      </w:r>
      <w:r w:rsidR="003A3923" w:rsidRPr="00721F05">
        <w:t>mutator</w:t>
      </w:r>
      <w:r w:rsidR="00B65692" w:rsidRPr="00721F05">
        <w:t xml:space="preserve"> allele</w:t>
      </w:r>
      <w:r w:rsidR="003A3923" w:rsidRPr="00721F05">
        <w:t>s</w:t>
      </w:r>
      <w:r w:rsidR="009A61A0" w:rsidRPr="00721F05">
        <w:t xml:space="preserve"> that induce a constant rate of mutation</w:t>
      </w:r>
      <w:r>
        <w:t xml:space="preserve"> </w:t>
      </w:r>
      <w:r w:rsidRPr="00721F05">
        <w:fldChar w:fldCharType="begin" w:fldLock="1"/>
      </w:r>
      <w:r w:rsidR="00A87B4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009A61A0" w:rsidRPr="00721F05">
        <w:t>.</w:t>
      </w:r>
      <w:r>
        <w:t xml:space="preserve"> We have also shown that stress-induced mutagenesis increases the rate of complex adaptation </w:t>
      </w:r>
      <w:r>
        <w:fldChar w:fldCharType="begin" w:fldLock="1"/>
      </w:r>
      <w:r w:rsidR="00A87B4D">
        <w:instrText>ADDIN CSL_CITATION { "citationItems" : [ { "id" : "ITEM-1", "itemData" : { "DOI" : "10.1098/rspb.2014.1025", "ISSN" : "1471-2954",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Biological sciences / The Royal Society", "genre" : "Populations and Evolution", "id" : "ITEM-1", "issue" : "1792", "issued" : { "date-parts" : [ [ "2014", "10", "7" ] ] }, "page" : "45", "title" : "Stress-induced mutagenesis and complex adaptation.", "type" : "article-journal", "volume" : "281" }, "uris" : [ "http://www.mendeley.com/documents/?uuid=469481b6-241f-4615-bc24-9d7c9469123b" ] } ], "mendeley" : { "previouslyFormattedCitation" : "(Ram and Hadany 2014)" }, "properties" : { "noteIndex" : 0 }, "schema" : "https://github.com/citation-style-language/schema/raw/master/csl-citation.json" }</w:instrText>
      </w:r>
      <w:r>
        <w:fldChar w:fldCharType="separate"/>
      </w:r>
      <w:r w:rsidRPr="003F6D66">
        <w:rPr>
          <w:noProof/>
        </w:rPr>
        <w:t>(Ram and Hadany 2014)</w:t>
      </w:r>
      <w:r>
        <w:fldChar w:fldCharType="end"/>
      </w:r>
      <w:r>
        <w:t>.</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lastRenderedPageBreak/>
        <w:t>Recombination in microbial populations</w:t>
      </w:r>
      <w:bookmarkEnd w:id="6"/>
    </w:p>
    <w:p w:rsidR="009A61A0" w:rsidRPr="00721F05" w:rsidRDefault="009A61A0" w:rsidP="00097587">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A87B4D">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A87B4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A87B4D">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w:t>
      </w:r>
      <w:r w:rsidR="00097587">
        <w:t xml:space="preserve"> </w:t>
      </w:r>
      <w:r w:rsidR="00097587" w:rsidRPr="00721F05">
        <w:t>DNA segments</w:t>
      </w:r>
      <w:r w:rsidR="00097587">
        <w:t xml:space="preserve"> hitchhike with</w:t>
      </w:r>
      <w:r w:rsidR="00792B01" w:rsidRPr="00721F05">
        <w:t xml:space="preserve"> virus</w:t>
      </w:r>
      <w:r w:rsidR="00732F22" w:rsidRPr="00721F05">
        <w:t>es</w:t>
      </w:r>
      <w:r w:rsidR="00792B01" w:rsidRPr="00721F05">
        <w:t xml:space="preserve"> </w:t>
      </w:r>
      <w:r w:rsidR="00097587">
        <w:t>that infect</w:t>
      </w:r>
      <w:r w:rsidR="00792B01" w:rsidRPr="00721F05">
        <w:t xml:space="preserve"> new cells </w:t>
      </w:r>
      <w:r w:rsidR="00792B01" w:rsidRPr="00721F05">
        <w:fldChar w:fldCharType="begin" w:fldLock="1"/>
      </w:r>
      <w:r w:rsidR="00A87B4D">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w:t>
      </w:r>
      <w:r w:rsidR="00097587">
        <w:t>ion is prevalent during meiosis: for example,</w:t>
      </w:r>
      <w:r w:rsidR="00560532">
        <w:t xml:space="preserve">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A87B4D">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A87B4D">
      <w:r w:rsidRPr="00721F05">
        <w:t xml:space="preserve">The rate of adaptation of asexual (non-recombining) populations </w:t>
      </w:r>
      <w:r w:rsidR="00966C22">
        <w:t>depends</w:t>
      </w:r>
      <w:r w:rsidRPr="00721F05">
        <w:t xml:space="preserve"> on the mutation rate, because mutation is the sole provider of novel adaptations in clonal populations.</w:t>
      </w:r>
      <w:r w:rsidR="00966C22">
        <w:t xml:space="preserve"> </w:t>
      </w:r>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00966C22">
        <w:t>an</w:t>
      </w:r>
      <w:r w:rsidRPr="00721F05">
        <w:t xml:space="preserve"> </w:t>
      </w:r>
      <w:r w:rsidRPr="00721F05">
        <w:rPr>
          <w:i/>
          <w:iCs/>
        </w:rPr>
        <w:t>adaptation-by-mutation</w:t>
      </w:r>
      <w:r w:rsidRPr="00721F05">
        <w:t xml:space="preserve"> strategy</w:t>
      </w:r>
      <w:r w:rsidR="00966C22">
        <w:t xml:space="preserve"> (see Table 2)</w:t>
      </w:r>
      <w:r w:rsidRPr="00721F05">
        <w:t xml:space="preserve">. First, competition between beneficial mutations can reduce their fixation probability, thus limiting the rate of adaptation in asexual populations in a process called "clonal interference" </w:t>
      </w:r>
      <w:r w:rsidRPr="00721F05">
        <w:fldChar w:fldCharType="begin" w:fldLock="1"/>
      </w:r>
      <w:r w:rsidR="00A87B4D">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A87B4D">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00A87B4D">
        <w:t>.</w:t>
      </w:r>
      <w:r w:rsidRPr="00721F05">
        <w:t xml:space="preserve"> Third, because most mutations are deleterious, increasing the mutation rate causes a mutational load which disrupts selection for beneficial mutations </w:t>
      </w:r>
      <w:r w:rsidRPr="00721F05">
        <w:fldChar w:fldCharType="begin" w:fldLock="1"/>
      </w:r>
      <w:r w:rsidR="00A87B4D">
        <w:instrText>ADDIN CSL_CITATION { "citationItems" : [ { "id" : "ITEM-1", "itemData" : { "abstract" : "This study presents a mathematical model in which a single beneficial mutation arises in a very large population that is subject to frequent deleterious mutations. The results suggest that, if the population is sexual, then the deleterious mutations will have little effect on the ultimate fate of the beneficial mutation. However, if most offspring are produced asexually, then the probability that the beneficial mutation will be lost from the population may be greatly enhanced by the deleterious mutations. Thus, sexual populations may adapt much more quickly than populations where most reproduction is asexual. Some of the results were produced using computer simulation methods, and a technique was developed that allows treatment of arbitrarily large numbers of individuals in a reasonable amount of computer time. This technique may be of prove useful for the analysis of a wide variety of models, though there are some constraints on its applicability. For example, the technique requires that reproduction can be described by Poisson processes.", "author" : [ { "dropping-particle" : "", "family" : "Peck", "given" : "Joel R", "non-dropping-particle" : "", "parse-names" : false, "suffix" : "" } ], "container-title" : "Genetics", "id" : "ITEM-1", "issue" : "2", "issued" : { "date-parts" : [ [ "1994" ] ] }, "page" : "597-606", "title" : "A Ruby in the Rubbish: Beneficial Mutations, Deleterious Mutations", "type" : "article-journal", "volume" : "137" }, "uris" : [ "http://www.mendeley.com/documents/?uuid=e83eb8e3-9ca5-4178-a4ff-57dc9dbef47f" ] }, { "id" : "ITEM-2",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2",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mendeley" : { "previouslyFormattedCitation" : "(Peck 1994; Orr 2000; Johnson and Barton 2002)" }, "properties" : { "noteIndex" : 0 }, "schema" : "https://github.com/citation-style-language/schema/raw/master/csl-citation.json" }</w:instrText>
      </w:r>
      <w:r w:rsidRPr="00721F05">
        <w:fldChar w:fldCharType="separate"/>
      </w:r>
      <w:r w:rsidR="00A87B4D" w:rsidRPr="00A87B4D">
        <w:rPr>
          <w:noProof/>
        </w:rPr>
        <w:t>(Peck 1994; Orr 2000; Johnson and Barton 2002)</w:t>
      </w:r>
      <w:r w:rsidRPr="00721F05">
        <w:fldChar w:fldCharType="end"/>
      </w:r>
      <w:r w:rsidRPr="00721F05">
        <w:t>, can lead to a "mutational meltdown"</w:t>
      </w:r>
      <w:r w:rsidR="008834FE">
        <w:t xml:space="preserve"> and </w:t>
      </w:r>
      <w:r w:rsidRPr="00721F05">
        <w:t xml:space="preserve">in a process </w:t>
      </w:r>
      <w:r w:rsidR="008834FE">
        <w:t>called</w:t>
      </w:r>
      <w:r w:rsidRPr="00721F05">
        <w:t xml:space="preserve"> "Muller's ratchet"  </w:t>
      </w:r>
      <w:r w:rsidRPr="00721F05">
        <w:fldChar w:fldCharType="begin" w:fldLock="1"/>
      </w:r>
      <w:r w:rsidR="00A87B4D">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A87B4D">
        <w:instrText>ADDIN CSL_CITATION { "citationItems" : [ { "id" : "ITEM-1", "itemData" : { "DOI" : "10.1111/j.1420-9101.2004.00858.x", "ISSN" : "1010-061X", "PMID" : "15715837", "abstract" : "The advantage of sexual reproduction remains a puzzle for evolutionary biologists. Everything else being equal, asexual populations are expected to have twice the number of offspring produced by similar sexual populations. Yet, asexual species are uncommon among higher eukaryotes. In models assuming small populations, high mutation rates, or frequent environmental changes, sexual reproduction seems to have at least a two-fold advantage over asexuality. But the advantage of sex for large populations, low mutation rates, and rare or mild environmental changes remains a conundrum. Here we show that without recombination, rare advantageous mutations can result in increased accumulation of deleterious mutations ('evolutionary traction'), which explains the long-term advantage of sex under a wide parameter range.", "author" : [ { "dropping-particle" : "", "family" : "Hadany", "given" : "Lilach", "non-dropping-particle" : "", "parse-names" : false, "suffix" : "" }, { "dropping-particle" : "", "family" : "Feldman", "given" : "Marcus W.", "non-dropping-particle" : "", "parse-names" : false, "suffix" : "" } ], "container-title" : "Journal of evolutionary biology", "id" : "ITEM-1", "issue" : "2", "issued" : { "date-parts" : [ [ "2005", "3" ] ] }, "page" : "309-14", "title" : "Evolutionary traction: the cost of adaptation and the evolution of sex.", "type" : "article-journal", "volume" : "18" }, "uris" : [ "http://www.mendeley.com/documents/?uuid=7003d693-f249-49c5-9219-da43f286bae1" ] }, { "id" : "ITEM-2",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2", "issue" : "1", "issued" : { "date-parts" : [ [ "2014", "1", "1" ] ] }, "note" : "        From Duplicate 2 (                   Hitchhiking of deleterious alleles and the cost of adaptation in partially selfing species.                 - Hartfield, Matthew; Gl\u00e9min, Sylvain )\n                \n        \n        \n      ", "page" : "281-93", "title" : "Hitchhiking of deleterious alleles and the cost of adaptation in partially selfing species.", "type" : "article-journal", "volume" : "196" }, "uris" : [ "http://www.mendeley.com/documents/?uuid=776df4bc-38d2-47ba-a8c1-006fcdedaf8d" ] } ], "mendeley" : { "previouslyFormattedCitation" : "(Hadany and Feldman 2005; Hartfield and Gl\u00e9min 2014)" }, "properties" : { "noteIndex" : 0 }, "schema" : "https://github.com/citation-style-language/schema/raw/master/csl-citation.json" }</w:instrText>
      </w:r>
      <w:r w:rsidR="008834FE">
        <w:fldChar w:fldCharType="separate"/>
      </w:r>
      <w:r w:rsidR="00A87B4D" w:rsidRPr="00A87B4D">
        <w:rPr>
          <w:noProof/>
        </w:rPr>
        <w:t>(Hadany and Feldman 2005; 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A87B4D">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A87B4D">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A87B4D">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A87B4D">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A87B4D">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id" : "ITEM-2", "itemData" : { "DOI" : "10.1111/j.1420-9101.2004.00858.x", "ISSN" : "1010-061X", "PMID" : "15715837", "abstract" : "The advantage of sexual reproduction remains a puzzle for evolutionary biologists. Everything else being equal, asexual populations are expected to have twice the number of offspring produced by similar sexual populations. Yet, asexual species are uncommon among higher eukaryotes. In models assuming small populations, high mutation rates, or frequent environmental changes, sexual reproduction seems to have at least a two-fold advantage over asexuality. But the advantage of sex for large populations, low mutation rates, and rare or mild environmental changes remains a conundrum. Here we show that without recombination, rare advantageous mutations can result in increased accumulation of deleterious mutations ('evolutionary traction'), which explains the long-term advantage of sex under a wide parameter range.", "author" : [ { "dropping-particle" : "", "family" : "Hadany", "given" : "Lilach", "non-dropping-particle" : "", "parse-names" : false, "suffix" : "" }, { "dropping-particle" : "", "family" : "Feldman", "given" : "Marcus W.", "non-dropping-particle" : "", "parse-names" : false, "suffix" : "" } ], "container-title" : "Journal of evolutionary biology", "id" : "ITEM-2", "issue" : "2", "issued" : { "date-parts" : [ [ "2005", "3" ] ] }, "page" : "309-14", "title" : "Evolutionary traction: the cost of adaptation and the evolution of sex.", "type" : "article-journal", "volume" : "18" }, "uris" : [ "http://www.mendeley.com/documents/?uuid=7003d693-f249-49c5-9219-da43f286bae1" ] } ], "mendeley" : { "previouslyFormattedCitation" : "(Keightley and Otto 2006; Hadany and Feldman 2005)" }, "properties" : { "noteIndex" : 0 }, "schema" : "https://github.com/citation-style-language/schema/raw/master/csl-citation.json" }</w:instrText>
      </w:r>
      <w:r w:rsidRPr="00721F05">
        <w:fldChar w:fldCharType="separate"/>
      </w:r>
      <w:r w:rsidR="00A87B4D" w:rsidRPr="00A87B4D">
        <w:rPr>
          <w:noProof/>
        </w:rPr>
        <w:t>(Keightley and Otto 2006; Hadany and Feldman 2005)</w:t>
      </w:r>
      <w:r w:rsidRPr="00721F05">
        <w:fldChar w:fldCharType="end"/>
      </w:r>
      <w:r w:rsidRPr="00721F05">
        <w:t>.</w:t>
      </w:r>
    </w:p>
    <w:p w:rsidR="00180162" w:rsidRPr="00721F05" w:rsidRDefault="00180162" w:rsidP="00A87B4D">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A87B4D">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ildtype sub-population (Chao and Cox?) //</w:t>
      </w:r>
      <w:r w:rsidR="00630519">
        <w:t xml:space="preserve">, even if </w:t>
      </w:r>
      <w:r w:rsidR="00630519">
        <w:lastRenderedPageBreak/>
        <w:t xml:space="preserve">those mutations were originally deleterious when generated </w:t>
      </w:r>
      <w:r w:rsidR="00630519">
        <w:fldChar w:fldCharType="begin" w:fldLock="1"/>
      </w:r>
      <w:r w:rsidR="00A87B4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A87B4D">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id" : "ITEM-2", "itemData" : { "abstract" : "This study presents a mathematical model in which a single beneficial mutation arises in a very large population that is subject to frequent deleterious mutations. The results suggest that, if the population is sexual, then the deleterious mutations will have little effect on the ultimate fate of the beneficial mutation. However, if most offspring are produced asexually, then the probability that the beneficial mutation will be lost from the population may be greatly enhanced by the deleterious mutations. Thus, sexual populations may adapt much more quickly than populations where most reproduction is asexual. Some of the results were produced using computer simulation methods, and a technique was developed that allows treatment of arbitrarily large numbers of individuals in a reasonable amount of computer time. This technique may be of prove useful for the analysis of a wide variety of models, though there are some constraints on its applicability. For example, the technique requires that reproduction can be described by Poisson processes.", "author" : [ { "dropping-particle" : "", "family" : "Peck", "given" : "Joel R", "non-dropping-particle" : "", "parse-names" : false, "suffix" : "" } ], "container-title" : "Genetics", "id" : "ITEM-2", "issue" : "2", "issued" : { "date-parts" : [ [ "1994" ] ] }, "page" : "597-606", "title" : "A Ruby in the Rubbish: Beneficial Mutations, Deleterious Mutations", "type" : "article-journal", "volume" : "137" }, "uris" : [ "http://www.mendeley.com/documents/?uuid=e83eb8e3-9ca5-4178-a4ff-57dc9dbef47f" ] }, { "id" : "ITEM-3", "itemData" : { "PMID" : "8082838", "abstract" : "This paper analyses the effects of selection against deleterious alleles maintained by mutation ('background selection') on rates of evolution and levels of genetic diversity at weakly selected, completely linked, loci. General formulae are derived for the expected rates of gene substitution and genetic diversity, relative to the neutral case, as a function of selection and dominance coefficients at the loci in question, and of the frequency of gametes that are free of deleterious mutations with respect to the loci responsible for background selection. As in the neutral case, most effects of background selection can be predicted by considering the effective size of the population to be multiplied by the frequency of mutation-free gametes. Levels of genetic diversity can be sharply reduced by background selection, with the result that values for sites under selection approach those for neutral variants subject to the same regime of background selection. Rates of fixation of slightly deleterious mutations are increased by background selection, and rates of fixation of advantageous mutations are reduced. The properties of sex-linked and autosomal loci in random-mating populations are compared, and the effects of background selection on asexual and self-fertilizing populations are considered. The implications of these results for the interpretation of studies of molecular evolution and variation are discussed.", "author" : [ { "dropping-particle" : "", "family" : "Charlesworth", "given" : "Brian", "non-dropping-particle" : "", "parse-names" : false, "suffix" : "" } ], "container-title" : "Genetical research", "id" : "ITEM-3", "issue" : "3", "issued" : { "date-parts" : [ [ "1994", "6" ] ] }, "page" : "213-27", "title" : "The effect of background selection against deleterious mutations on weakly selected, linked variants.", "type" : "article-journal", "volume" : "63" }, "uris" : [ "http://www.mendeley.com/documents/?uuid=45e7f554-0fef-4524-a7da-bd73ba5224b4" ] } ], "mendeley" : { "previouslyFormattedCitation" : "(Johnson and Barton 2002; Peck 1994; Charlesworth 1994)" }, "properties" : { "noteIndex" : 0 }, "schema" : "https://github.com/citation-style-language/schema/raw/master/csl-citation.json" }</w:instrText>
      </w:r>
      <w:r w:rsidRPr="00721F05">
        <w:fldChar w:fldCharType="separate"/>
      </w:r>
      <w:r w:rsidR="00A87B4D" w:rsidRPr="00A87B4D">
        <w:rPr>
          <w:noProof/>
        </w:rPr>
        <w:t>(Johnson and Barton 2002; Peck 1994; Charlesworth 1994)</w:t>
      </w:r>
      <w:r w:rsidRPr="00721F05">
        <w:fldChar w:fldCharType="end"/>
      </w:r>
      <w:r w:rsidRPr="00721F05">
        <w:t xml:space="preserve">. This is called </w:t>
      </w:r>
      <w:r w:rsidR="00A87B4D">
        <w:t>"background trapping"</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mutations, it will counter both the "hitch-hiking</w:t>
      </w:r>
      <w:r w:rsidR="00A87B4D" w:rsidRPr="00721F05">
        <w:t>"</w:t>
      </w:r>
      <w:r w:rsidRPr="00721F05">
        <w:t xml:space="preserve"> effect and the "</w:t>
      </w:r>
      <w:r w:rsidR="00A87B4D">
        <w:t>background trapping" effect</w:t>
      </w:r>
      <w:r w:rsidRPr="00721F05">
        <w:t xml:space="preserve">.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w:t>
      </w:r>
      <w:r w:rsidR="00A87B4D">
        <w:t>competing</w:t>
      </w:r>
      <w:r w:rsidRPr="00721F05">
        <w:t xml:space="preserve">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A87B4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w:t>
      </w:r>
    </w:p>
    <w:p w:rsidR="00180162" w:rsidRPr="00721F05" w:rsidRDefault="00180162" w:rsidP="00203A5D">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 xml:space="preserve">it is important to examine if stress-induced mutators </w:t>
      </w:r>
      <w:r w:rsidR="00A87B4D" w:rsidRPr="00721F05">
        <w:t>can evolve in the presence of recombination</w:t>
      </w:r>
      <w:r w:rsidR="002C78E1">
        <w:t xml:space="preserve"> or are they </w:t>
      </w:r>
      <w:r w:rsidR="007369B1" w:rsidRPr="00721F05">
        <w:t>limited to asexual populations.</w:t>
      </w:r>
    </w:p>
    <w:p w:rsidR="00CA06B1" w:rsidRPr="00721F05" w:rsidRDefault="007369B1" w:rsidP="00E3454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00E34543">
        <w:rPr>
          <w:rFonts w:asciiTheme="minorHAnsi" w:hAnsiTheme="minorHAnsi"/>
        </w:rPr>
        <w:t>mutagenesis</w:t>
      </w:r>
      <w:r w:rsidR="00CA06B1" w:rsidRPr="00721F05">
        <w:rPr>
          <w:rFonts w:asciiTheme="minorHAnsi" w:hAnsiTheme="minorHAnsi"/>
        </w:rPr>
        <w:t xml:space="preserve">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E34543">
      <w:r>
        <w:t>Our finding suggest</w:t>
      </w:r>
      <w:r w:rsidR="007369B1" w:rsidRPr="00721F05">
        <w:t xml:space="preserve"> that (</w:t>
      </w:r>
      <w:proofErr w:type="spellStart"/>
      <w:r w:rsidR="007369B1" w:rsidRPr="00721F05">
        <w:t>i</w:t>
      </w:r>
      <w:proofErr w:type="spellEnd"/>
      <w:r w:rsidR="007369B1" w:rsidRPr="00721F05">
        <w:t xml:space="preserve">)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w:t>
      </w:r>
      <w:r w:rsidR="00E34543">
        <w:t xml:space="preserve">selection for </w:t>
      </w:r>
      <w:r w:rsidR="007369B1" w:rsidRPr="00721F05">
        <w:t xml:space="preserve">stress-induced mutators </w:t>
      </w:r>
      <w:r w:rsidR="00E34543">
        <w:t xml:space="preserve">is </w:t>
      </w:r>
      <w:r>
        <w:t xml:space="preserve">always </w:t>
      </w:r>
      <w:r w:rsidR="00E34543">
        <w:t xml:space="preserve">stronger than selection for </w:t>
      </w:r>
      <w:r w:rsidR="007369B1" w:rsidRPr="00721F05">
        <w:t xml:space="preserve">constitutive mutators; (iii) stress-induced mutators can be favored even when </w:t>
      </w:r>
      <w:r w:rsidR="0036194A">
        <w:t xml:space="preserve">constitutive mutators </w:t>
      </w:r>
      <w:r>
        <w:t>can</w:t>
      </w:r>
      <w:r w:rsidR="0036194A">
        <w:t>not</w:t>
      </w:r>
      <w:r w:rsidR="007369B1" w:rsidRPr="00721F05">
        <w:t>; and (</w:t>
      </w:r>
      <w:r w:rsidR="00E34543">
        <w:t>i</w:t>
      </w:r>
      <w:r w:rsidR="007369B1" w:rsidRPr="00721F05">
        <w:t xml:space="preserve">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0225F7">
      <w:pPr>
        <w:rPr>
          <w:iCs/>
        </w:rPr>
      </w:pPr>
      <w:r w:rsidRPr="00721F05">
        <w:lastRenderedPageBreak/>
        <w:t>The fitness loci are bi-allelic</w:t>
      </w:r>
      <w:r w:rsidR="000225F7">
        <w:t xml:space="preserve">; alleles are marked by </w:t>
      </w:r>
      <w:r w:rsidRPr="00721F05">
        <w:t xml:space="preserve">0 and 1. The fitness of an individual is calculated by comparing the alleles at </w:t>
      </w:r>
      <w:r w:rsidR="00C94FC9">
        <w:t>the</w:t>
      </w:r>
      <w:r w:rsidRPr="00721F05">
        <w:t xml:space="preserve"> fitness loci with the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s the selection coefficient</w:t>
      </w:r>
      <w:r w:rsidR="000225F7">
        <w:rPr>
          <w:iCs/>
        </w:rPr>
        <w:t xml:space="preserve">; in other words, </w:t>
      </w:r>
      <w:r w:rsidR="000225F7">
        <w:rPr>
          <w:i/>
        </w:rPr>
        <w:t>x</w:t>
      </w:r>
      <w:r w:rsidR="000225F7">
        <w:rPr>
          <w:iCs/>
        </w:rPr>
        <w:t xml:space="preserve"> is the Hamming distance between the individual genome and the optimal genome </w:t>
      </w:r>
      <w:r w:rsidRPr="00721F05">
        <w:rPr>
          <w:iCs/>
        </w:rPr>
        <w:t xml:space="preserve">.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0225F7">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w:t>
      </w:r>
      <w:r w:rsidR="00950356">
        <w:rPr>
          <w:iCs/>
        </w:rPr>
        <w:t xml:space="preserve">their alleles </w:t>
      </w:r>
      <w:r w:rsidR="009A004F" w:rsidRPr="00721F05">
        <w:rPr>
          <w:iCs/>
        </w:rPr>
        <w:t xml:space="preserve">have numerical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9311EB">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w:t>
      </w:r>
      <w:r w:rsidR="002869DA">
        <w:t>natural selection</w:t>
      </w:r>
      <w:r w:rsidR="007B19C1" w:rsidRPr="00721F05">
        <w:t xml:space="preserve"> </w:t>
      </w:r>
      <w:r w:rsidR="002869DA">
        <w:t xml:space="preserve">and genetic drift </w:t>
      </w:r>
      <w:r w:rsidR="007B19C1" w:rsidRPr="00721F05">
        <w:t xml:space="preserve">by sampling the number of individuals </w:t>
      </w:r>
      <w:r w:rsidR="00470AD2">
        <w:t xml:space="preserve">in each </w:t>
      </w:r>
      <w:r w:rsidR="002869DA">
        <w:t xml:space="preserve">genotype </w:t>
      </w:r>
      <w:r w:rsidR="00470AD2">
        <w:t>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2869DA">
        <w:t xml:space="preserve">or </w:t>
      </w:r>
      <w:r w:rsidR="00B978DF">
        <w:t>frequency)</w:t>
      </w:r>
      <w:r w:rsidR="002869DA">
        <w:t xml:space="preserve"> multiplied by</w:t>
      </w:r>
      <w:r w:rsidR="007B19C1" w:rsidRPr="00721F05">
        <w:t xml:space="preserve"> </w:t>
      </w:r>
      <w:r w:rsidR="00470AD2">
        <w:t xml:space="preserve">the </w:t>
      </w:r>
      <w:r w:rsidR="007B19C1" w:rsidRPr="00721F05">
        <w:t xml:space="preserve">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 xml:space="preserve">beneficial allele with probability </w:t>
      </w:r>
      <w:r w:rsidR="00472A91" w:rsidRPr="009311EB">
        <w:t xml:space="preserve">β </w:t>
      </w:r>
      <w:r w:rsidR="00472A91" w:rsidRPr="00721F05">
        <w:t>and to the deleterious one with probability 1-β (β is the probability for a beneficial mutation)</w:t>
      </w:r>
      <w:r w:rsidR="007B19C1" w:rsidRPr="00721F05">
        <w:t>; recombination replaces th</w:t>
      </w:r>
      <w:r w:rsidR="00671B21">
        <w:t>e current allele with a random</w:t>
      </w:r>
      <w:r w:rsidR="007B19C1" w:rsidRPr="00721F05">
        <w:t xml:space="preserve"> </w:t>
      </w:r>
      <w:r w:rsidR="009311EB">
        <w:t>sample</w:t>
      </w:r>
      <w:r w:rsidR="007B19C1" w:rsidRPr="00721F05">
        <w:t xml:space="preserve"> </w:t>
      </w:r>
      <w:r w:rsidR="009311EB">
        <w:t xml:space="preserve">from </w:t>
      </w:r>
      <w:r w:rsidR="007B19C1" w:rsidRPr="00721F05">
        <w:t>the population.</w:t>
      </w:r>
    </w:p>
    <w:p w:rsidR="00F33150" w:rsidRDefault="007B19C1" w:rsidP="00F478AE">
      <w:pPr>
        <w:rPr>
          <w:rFonts w:eastAsiaTheme="majorEastAsia" w:cstheme="majorBidi"/>
          <w:b/>
          <w:bCs/>
          <w:color w:val="365F91" w:themeColor="accent1" w:themeShade="BF"/>
          <w:sz w:val="28"/>
          <w:szCs w:val="28"/>
        </w:rPr>
      </w:pPr>
      <w:r w:rsidRPr="00721F05">
        <w:t xml:space="preserve">The simulations were </w:t>
      </w:r>
      <w:r w:rsidR="00F478AE">
        <w:t>implemented</w:t>
      </w:r>
      <w:r w:rsidRPr="00721F05">
        <w:t xml:space="preserve"> </w:t>
      </w:r>
      <w:r w:rsidR="00F478AE">
        <w:t>with</w:t>
      </w:r>
      <w:r w:rsidR="00B903F6">
        <w:t xml:space="preserve"> </w:t>
      </w:r>
      <w:r w:rsidRPr="00721F05">
        <w:t xml:space="preserve">Python </w:t>
      </w:r>
      <w:r w:rsidR="00A3138F" w:rsidRPr="00721F05">
        <w:t>2.7</w:t>
      </w:r>
      <w:r w:rsidR="00AD5110">
        <w:t xml:space="preserve"> </w:t>
      </w:r>
      <w:r w:rsidR="00AD5110">
        <w:fldChar w:fldCharType="begin" w:fldLock="1"/>
      </w:r>
      <w:r w:rsidR="00A87B4D">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previouslyFormattedCitation" : "(Van Rossum and others 2007)" }, "properties" : { "noteIndex" : 0 }, "schema" : "https://github.com/citation-style-language/schema/raw/master/csl-citation.json" }</w:instrText>
      </w:r>
      <w:r w:rsidR="00AD5110">
        <w:fldChar w:fldCharType="separate"/>
      </w:r>
      <w:r w:rsidR="00AD5110" w:rsidRPr="00AD5110">
        <w:rPr>
          <w:noProof/>
        </w:rPr>
        <w:t>(Van Rossum and others 2007)</w:t>
      </w:r>
      <w:r w:rsidR="00AD5110">
        <w:fldChar w:fldCharType="end"/>
      </w:r>
      <w:r w:rsidR="00A3138F" w:rsidRPr="00721F05">
        <w:t xml:space="preserve"> </w:t>
      </w:r>
      <w:r w:rsidRPr="00721F05">
        <w:t>using</w:t>
      </w:r>
      <w:r w:rsidR="008B713A" w:rsidRPr="00721F05">
        <w:t xml:space="preserve"> </w:t>
      </w:r>
      <w:r w:rsidR="00B45BBE">
        <w:t xml:space="preserve">the </w:t>
      </w:r>
      <w:proofErr w:type="spellStart"/>
      <w:r w:rsidRPr="00721F05">
        <w:t>NumPy</w:t>
      </w:r>
      <w:proofErr w:type="spellEnd"/>
      <w:r w:rsidR="00AD5110">
        <w:t xml:space="preserve"> </w:t>
      </w:r>
      <w:r w:rsidR="00AD5110">
        <w:fldChar w:fldCharType="begin" w:fldLock="1"/>
      </w:r>
      <w:r w:rsidR="00A87B4D">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previouslyFormattedCitation" : "(van der Walt, Colbert, and Varoquaux 2011)" }, "properties" : { "noteIndex" : 0 }, "schema" : "https://github.com/citation-style-language/schema/raw/master/csl-citation.json" }</w:instrText>
      </w:r>
      <w:r w:rsidR="00AD5110">
        <w:fldChar w:fldCharType="separate"/>
      </w:r>
      <w:r w:rsidR="00AD5110" w:rsidRPr="00AD5110">
        <w:rPr>
          <w:noProof/>
        </w:rPr>
        <w:t>(van der Walt, Colbert, and Varoquaux 2011)</w:t>
      </w:r>
      <w:r w:rsidR="00AD5110">
        <w:fldChar w:fldCharType="end"/>
      </w:r>
      <w:r w:rsidRPr="00721F05">
        <w:t xml:space="preserve">, </w:t>
      </w:r>
      <w:proofErr w:type="spellStart"/>
      <w:r w:rsidRPr="00721F05">
        <w:t>SciPy</w:t>
      </w:r>
      <w:proofErr w:type="spellEnd"/>
      <w:r w:rsidR="00AD5110">
        <w:t xml:space="preserve"> </w:t>
      </w:r>
      <w:r w:rsidR="00AD5110">
        <w:fldChar w:fldCharType="begin" w:fldLock="1"/>
      </w:r>
      <w:r w:rsidR="00A87B4D">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previouslyFormattedCitation" : "(Jones et al. 2001)" }, "properties" : { "noteIndex" : 0 }, "schema" : "https://github.com/citation-style-language/schema/raw/master/csl-citation.json" }</w:instrText>
      </w:r>
      <w:r w:rsidR="00AD5110">
        <w:fldChar w:fldCharType="separate"/>
      </w:r>
      <w:r w:rsidR="00AD5110" w:rsidRPr="00AD5110">
        <w:rPr>
          <w:noProof/>
        </w:rPr>
        <w:t>(Jones et al. 2001)</w:t>
      </w:r>
      <w:r w:rsidR="00AD5110">
        <w:fldChar w:fldCharType="end"/>
      </w:r>
      <w:r w:rsidR="00470AD2">
        <w:t>, and</w:t>
      </w:r>
      <w:r w:rsidR="00AD5110">
        <w:t xml:space="preserve"> P</w:t>
      </w:r>
      <w:r w:rsidRPr="00721F05">
        <w:t>andas</w:t>
      </w:r>
      <w:r w:rsidR="00AD5110">
        <w:t xml:space="preserve"> </w:t>
      </w:r>
      <w:r w:rsidR="00AD5110">
        <w:fldChar w:fldCharType="begin" w:fldLock="1"/>
      </w:r>
      <w:r w:rsidR="00A87B4D">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previouslyFormattedCitation" : "(McKinney 2010)" }, "properties" : { "noteIndex" : 0 }, "schema" : "https://github.com/citation-style-language/schema/raw/master/csl-citation.json" }</w:instrText>
      </w:r>
      <w:r w:rsidR="00AD5110">
        <w:fldChar w:fldCharType="separate"/>
      </w:r>
      <w:r w:rsidR="00AD5110" w:rsidRPr="00AD5110">
        <w:rPr>
          <w:noProof/>
        </w:rPr>
        <w:t>(McKinney 2010)</w:t>
      </w:r>
      <w:r w:rsidR="00AD5110">
        <w:fldChar w:fldCharType="end"/>
      </w:r>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7575F6">
      <w:r>
        <w:t xml:space="preserve">In a previous article we have shown </w:t>
      </w:r>
      <w:r w:rsidR="00F33150" w:rsidRPr="00721F05">
        <w:t>that stress-induced mutators</w:t>
      </w:r>
      <w:r>
        <w:t xml:space="preserve"> – alleles that increase the mutation rate in stressed or maladapted individuals </w:t>
      </w:r>
      <w:r w:rsidR="007575F6">
        <w:t>–</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A87B4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7575F6">
        <w:t>Here</w:t>
      </w:r>
      <w:r w:rsidR="00C12B9E">
        <w:t xml:space="preserve"> we examine the evolution of stress-induced mutators in </w:t>
      </w:r>
      <w:r w:rsidR="00F14774">
        <w:t>recombining populations.</w:t>
      </w:r>
    </w:p>
    <w:p w:rsidR="00F6411E" w:rsidRDefault="007F2309" w:rsidP="00F6411E">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0043332C">
        <w:t>he fixation probabilities</w:t>
      </w:r>
      <w:r w:rsidRPr="00721F05">
        <w:t xml:space="preserve"> of </w:t>
      </w:r>
      <w:r w:rsidR="0043332C">
        <w:t xml:space="preserve">the </w:t>
      </w:r>
      <w:r w:rsidR="00F33150">
        <w:t>modifier alleles</w:t>
      </w:r>
      <w:r w:rsidR="003A3923" w:rsidRPr="00721F05">
        <w:t xml:space="preserve"> </w:t>
      </w:r>
      <w:r w:rsidR="0043332C">
        <w:t xml:space="preserve">were </w:t>
      </w:r>
      <w:r w:rsidR="00DB303F">
        <w:t xml:space="preserve">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ation</w:t>
      </w:r>
      <w:r w:rsidR="001405E7">
        <w:t xml:space="preserve"> (100%)</w:t>
      </w:r>
      <w:r w:rsidR="00C40CFE" w:rsidRPr="00721F05">
        <w:t xml:space="preserve"> </w:t>
      </w:r>
      <w:r w:rsidRPr="00721F05">
        <w:t xml:space="preserve">in the population. </w:t>
      </w:r>
      <w:r w:rsidR="00C40CFE" w:rsidRPr="00721F05">
        <w:t>If an allele is neutral</w:t>
      </w:r>
      <w:r w:rsidR="001405E7">
        <w:t xml:space="preserve"> with respect to its competitor alleles then</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d or disfavored by selection</w:t>
      </w:r>
      <w:r w:rsidR="001405E7">
        <w:t xml:space="preserve"> over its competitors,</w:t>
      </w:r>
      <w:r w:rsidR="0068460F" w:rsidRPr="00721F05">
        <w:t xml:space="preserve">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w:t>
      </w:r>
      <w:r w:rsidR="003003C7" w:rsidRPr="0043332C">
        <w:rPr>
          <w:highlight w:val="yellow"/>
        </w:rPr>
        <w:t xml:space="preserve">Therefore, we tested whether the estimated fixation probabilities are significantly </w:t>
      </w:r>
      <w:r w:rsidR="0068460F" w:rsidRPr="0043332C">
        <w:rPr>
          <w:highlight w:val="yellow"/>
        </w:rPr>
        <w:t xml:space="preserve">different from </w:t>
      </w:r>
      <w:r w:rsidR="003003C7" w:rsidRPr="0043332C">
        <w:rPr>
          <w:highlight w:val="yellow"/>
        </w:rPr>
        <w:t xml:space="preserve">50% using a </w:t>
      </w:r>
      <w:r w:rsidR="0068460F" w:rsidRPr="0043332C">
        <w:rPr>
          <w:highlight w:val="yellow"/>
        </w:rPr>
        <w:t xml:space="preserve">2-tail </w:t>
      </w:r>
      <w:r w:rsidR="003003C7" w:rsidRPr="0043332C">
        <w:rPr>
          <w:highlight w:val="yellow"/>
        </w:rPr>
        <w:t>proportions test.</w:t>
      </w:r>
      <w:r w:rsidR="00F6411E">
        <w:t xml:space="preserve"> When the fixation probability is significantly greater than 50%, we estimate the strength of selection for the mutator allele using Kimura's fixation probability equation:</w:t>
      </w:r>
    </w:p>
    <w:p w:rsidR="00F6411E" w:rsidRPr="00F6411E" w:rsidRDefault="00F6411E" w:rsidP="00F6411E">
      <m:oMathPara>
        <m:oMath>
          <m:sSub>
            <m:sSubPr>
              <m:ctrlPr>
                <w:rPr>
                  <w:rFonts w:ascii="Cambria Math" w:hAnsi="Cambria Math"/>
                  <w:i/>
                </w:rPr>
              </m:ctrlPr>
            </m:sSubPr>
            <m:e>
              <m:r>
                <w:rPr>
                  <w:rFonts w:ascii="Cambria Math" w:hAnsi="Cambria Math"/>
                </w:rPr>
                <m:t>p</m:t>
              </m:r>
            </m:e>
            <m:sub>
              <m:r>
                <w:rPr>
                  <w:rFonts w:ascii="Cambria Math" w:hAnsi="Cambria Math"/>
                </w:rPr>
                <m:t>fix</m:t>
              </m:r>
            </m:sub>
          </m:sSub>
          <m:r>
            <w:rPr>
              <w:rFonts w:ascii="Cambria Math" w:hAnsi="Cambria Math"/>
            </w:rPr>
            <m:t>=</m:t>
          </m:r>
          <m:f>
            <m:fPr>
              <m:ctrlPr>
                <w:rPr>
                  <w:rFonts w:ascii="Cambria Math" w:hAnsi="Cambria Math"/>
                  <w:i/>
                </w:rPr>
              </m:ctrlPr>
            </m:fPr>
            <m:num>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sSub>
                        <m:sSubPr>
                          <m:ctrlPr>
                            <w:rPr>
                              <w:rFonts w:ascii="Cambria Math" w:hAnsi="Cambria Math"/>
                              <w:i/>
                            </w:rPr>
                          </m:ctrlPr>
                        </m:sSubPr>
                        <m:e>
                          <m:r>
                            <w:rPr>
                              <w:rFonts w:ascii="Cambria Math" w:hAnsi="Cambria Math"/>
                            </w:rPr>
                            <m:t>s</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m</m:t>
                          </m:r>
                        </m:sub>
                      </m:sSub>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sSub>
                        <m:sSubPr>
                          <m:ctrlPr>
                            <w:rPr>
                              <w:rFonts w:ascii="Cambria Math" w:hAnsi="Cambria Math"/>
                              <w:i/>
                            </w:rPr>
                          </m:ctrlPr>
                        </m:sSubPr>
                        <m:e>
                          <m:r>
                            <w:rPr>
                              <w:rFonts w:ascii="Cambria Math" w:hAnsi="Cambria Math"/>
                            </w:rPr>
                            <m:t>s</m:t>
                          </m:r>
                        </m:e>
                        <m:sub>
                          <m:r>
                            <w:rPr>
                              <w:rFonts w:ascii="Cambria Math" w:hAnsi="Cambria Math"/>
                            </w:rPr>
                            <m:t>m</m:t>
                          </m:r>
                        </m:sub>
                      </m:sSub>
                    </m:e>
                  </m:d>
                </m:e>
              </m:func>
            </m:den>
          </m:f>
          <m:r>
            <w:rPr>
              <w:rFonts w:ascii="Cambria Math" w:hAnsi="Cambria Math"/>
            </w:rPr>
            <m:t>,</m:t>
          </m:r>
        </m:oMath>
      </m:oMathPara>
    </w:p>
    <w:p w:rsidR="00F6411E" w:rsidRPr="00F6411E" w:rsidRDefault="00F6411E" w:rsidP="00F6411E">
      <w:pPr>
        <w:ind w:firstLine="0"/>
        <w:rPr>
          <w:rFonts w:cstheme="minorBidi"/>
        </w:rPr>
      </w:pPr>
      <w:proofErr w:type="gramStart"/>
      <w:r>
        <w:t>where</w:t>
      </w:r>
      <w:proofErr w:type="gramEnd"/>
      <w:r>
        <w:t xml:space="preserve"> </w:t>
      </w:r>
      <w:proofErr w:type="spellStart"/>
      <w:r w:rsidRPr="00F6411E">
        <w:rPr>
          <w:i/>
          <w:iCs/>
        </w:rPr>
        <w:t>s</w:t>
      </w:r>
      <w:r>
        <w:rPr>
          <w:i/>
          <w:iCs/>
          <w:vertAlign w:val="subscript"/>
        </w:rPr>
        <w:t>m</w:t>
      </w:r>
      <w:proofErr w:type="spellEnd"/>
      <w:r>
        <w:t xml:space="preserve">, </w:t>
      </w:r>
      <w:proofErr w:type="spellStart"/>
      <w:r w:rsidRPr="00F6411E">
        <w:rPr>
          <w:i/>
          <w:iCs/>
        </w:rPr>
        <w:t>f</w:t>
      </w:r>
      <w:r>
        <w:rPr>
          <w:i/>
          <w:iCs/>
          <w:vertAlign w:val="subscript"/>
        </w:rPr>
        <w:t>m</w:t>
      </w:r>
      <w:proofErr w:type="spellEnd"/>
      <w:r>
        <w:t xml:space="preserve">, </w:t>
      </w:r>
      <w:r>
        <w:t>and</w:t>
      </w:r>
      <w:r>
        <w:t xml:space="preserve"> </w:t>
      </w:r>
      <w:r>
        <w:rPr>
          <w:i/>
          <w:iCs/>
        </w:rPr>
        <w:t>p</w:t>
      </w:r>
      <w:r>
        <w:rPr>
          <w:i/>
          <w:iCs/>
          <w:vertAlign w:val="subscript"/>
        </w:rPr>
        <w:t>m</w:t>
      </w:r>
      <w:r>
        <w:rPr>
          <w:i/>
          <w:iCs/>
        </w:rPr>
        <w:t xml:space="preserve"> </w:t>
      </w:r>
      <w:r>
        <w:t xml:space="preserve">are the selection coefficient, initial frequency, and fixation probability of the mutator allele, respectively, and </w:t>
      </w:r>
      <w:r>
        <w:rPr>
          <w:i/>
          <w:iCs/>
        </w:rPr>
        <w:t>N</w:t>
      </w:r>
      <w:r>
        <w:rPr>
          <w:i/>
          <w:iCs/>
          <w:vertAlign w:val="subscript"/>
        </w:rPr>
        <w:t>e</w:t>
      </w:r>
      <w:r>
        <w:t xml:space="preserve"> is the population size. This equation can be rearranged to infer </w:t>
      </w:r>
      <w:proofErr w:type="spellStart"/>
      <w:r>
        <w:rPr>
          <w:i/>
          <w:iCs/>
        </w:rPr>
        <w:t>s</w:t>
      </w:r>
      <w:r>
        <w:rPr>
          <w:i/>
          <w:iCs/>
          <w:vertAlign w:val="subscript"/>
        </w:rPr>
        <w:t>m</w:t>
      </w:r>
      <w:proofErr w:type="spellEnd"/>
      <w:r>
        <w:t xml:space="preserve"> (for large </w:t>
      </w:r>
      <w:r>
        <w:rPr>
          <w:rFonts w:cstheme="minorBidi"/>
          <w:i/>
          <w:iCs/>
        </w:rPr>
        <w:t>N</w:t>
      </w:r>
      <w:r>
        <w:rPr>
          <w:rFonts w:cstheme="minorBidi"/>
        </w:rPr>
        <w:t>):</w:t>
      </w:r>
    </w:p>
    <w:p w:rsidR="00F6411E" w:rsidRPr="00F6411E" w:rsidRDefault="00F6411E" w:rsidP="00F6411E">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m</m:t>
              </m:r>
            </m:sub>
          </m:sSub>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e>
                  </m:d>
                </m:e>
              </m:func>
            </m:num>
            <m:den>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m:t>
                  </m:r>
                </m:sub>
              </m:sSub>
              <m:sSub>
                <m:sSubPr>
                  <m:ctrlPr>
                    <w:rPr>
                      <w:rFonts w:ascii="Cambria Math" w:hAnsi="Cambria Math"/>
                      <w:i/>
                    </w:rPr>
                  </m:ctrlPr>
                </m:sSubPr>
                <m:e>
                  <m:r>
                    <w:rPr>
                      <w:rFonts w:ascii="Cambria Math" w:hAnsi="Cambria Math"/>
                    </w:rPr>
                    <m:t>f</m:t>
                  </m:r>
                </m:e>
                <m:sub>
                  <m:r>
                    <w:rPr>
                      <w:rFonts w:ascii="Cambria Math" w:hAnsi="Cambria Math"/>
                    </w:rPr>
                    <m:t>m</m:t>
                  </m:r>
                </m:sub>
              </m:sSub>
            </m:den>
          </m:f>
          <m:r>
            <w:rPr>
              <w:rFonts w:ascii="Cambria Math" w:hAnsi="Cambria Math"/>
            </w:rPr>
            <m:t>.</m:t>
          </m:r>
        </m:oMath>
      </m:oMathPara>
    </w:p>
    <w:p w:rsidR="00310BF7" w:rsidRPr="00721F05" w:rsidRDefault="00E8137A" w:rsidP="00F6411E">
      <w:pPr>
        <w:ind w:firstLine="0"/>
      </w:pPr>
      <w:r>
        <w:t xml:space="preserve">In addition, we measured the adaptation </w:t>
      </w:r>
      <w:r w:rsidR="001405E7">
        <w:t xml:space="preserve">time </w:t>
      </w:r>
      <w:r>
        <w:t xml:space="preserve">in populations </w:t>
      </w:r>
      <w:r w:rsidR="0043332C">
        <w:t>homogenous at the modifier loci</w:t>
      </w:r>
      <w:r w:rsidR="001405E7">
        <w:t>.</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5D7C4F">
      <w:r w:rsidRPr="00721F05">
        <w:fldChar w:fldCharType="begin"/>
      </w:r>
      <w:r w:rsidRPr="00721F05">
        <w:instrText xml:space="preserve"> REF _Ref370053574 \h  \* MERGEFORMAT </w:instrText>
      </w:r>
      <w:r w:rsidRPr="00721F05">
        <w:fldChar w:fldCharType="separate"/>
      </w:r>
      <w:r w:rsidR="00DE3D33" w:rsidRPr="00721F05">
        <w:t xml:space="preserve">Figure </w:t>
      </w:r>
      <w:r w:rsidR="00DE3D33">
        <w:t>1</w:t>
      </w:r>
      <w:r w:rsidRPr="00721F05">
        <w:fldChar w:fldCharType="end"/>
      </w:r>
      <w:r w:rsidRPr="00721F05">
        <w:t xml:space="preserve"> shows the </w:t>
      </w:r>
      <w:r w:rsidR="00F33150">
        <w:t xml:space="preserve">fixation probability </w:t>
      </w:r>
      <w:r w:rsidRPr="00721F05">
        <w:t>of constitu</w:t>
      </w:r>
      <w:bookmarkStart w:id="13" w:name="_GoBack"/>
      <w:bookmarkEnd w:id="13"/>
      <w:r w:rsidRPr="00721F05">
        <w:t xml:space="preserve">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w:t>
      </w:r>
      <w:r w:rsidR="0043332C">
        <w:fldChar w:fldCharType="begin" w:fldLock="1"/>
      </w:r>
      <w:r w:rsidR="00A87B4D">
        <w:instrText>ADDIN CSL_CITATION { "citationItems" : [ { "id" : "ITEM-1", "itemData" : { "ISSN" : "0016-6731", "PMID" : "1979037",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dropping-particle" : "", "family" : "Milkman", "given" : "Roger", "non-dropping-particle" : "", "parse-names" : false, "suffix" : "" }, { "dropping-particle" : "", "family" : "Bridges", "given" : "Mellissa McKane", "non-dropping-particle" : "", "parse-names" : false, "suffix" : "" } ], "container-title" : "Genetics", "id" : "ITEM-1", "issue" : "3", "issued" : { "date-parts" : [ [ "1990", "11" ] ] }, "note" : "r/m = 0.02\nr=5x10-12 (recombination per nuc. per gen.)\n        \nmu = 3x10-10 (per nuc per gen)", "page" : "505-17", "title" : "Molecular evolution of the &lt;i&gt;Escherichia coli&lt;/i&gt; chromosome. III. Clonal frames.", "type" : "article-journal", "volume" : "126" }, "uris" : [ "http://www.mendeley.com/documents/?uuid=e35db3db-f188-40e9-89f7-733904285821" ] } ], "mendeley" : { "previouslyFormattedCitation" : "(Milkman and Bridges 1990)" }, "properties" : { "noteIndex" : 0 }, "schema" : "https://github.com/citation-style-language/schema/raw/master/csl-citation.json" }</w:instrText>
      </w:r>
      <w:r w:rsidR="0043332C">
        <w:fldChar w:fldCharType="separate"/>
      </w:r>
      <w:r w:rsidR="0043332C" w:rsidRPr="0043332C">
        <w:rPr>
          <w:noProof/>
        </w:rPr>
        <w:t>(Milkman and Bridges 1990)</w:t>
      </w:r>
      <w:r w:rsidR="0043332C">
        <w:fldChar w:fldCharType="end"/>
      </w:r>
      <w:r w:rsidR="0043332C">
        <w:t xml:space="preserve"> </w:t>
      </w:r>
      <w:r w:rsidRPr="00721F05">
        <w:t xml:space="preserve">and up to the high rates measured in </w:t>
      </w:r>
      <w:r w:rsidRPr="00721F05">
        <w:rPr>
          <w:i/>
          <w:iCs/>
        </w:rPr>
        <w:t>H. pylori</w:t>
      </w:r>
      <w:r w:rsidR="0043332C">
        <w:rPr>
          <w:i/>
          <w:iCs/>
        </w:rPr>
        <w:t xml:space="preserve"> </w:t>
      </w:r>
      <w:r w:rsidR="0043332C">
        <w:rPr>
          <w:i/>
          <w:iCs/>
        </w:rPr>
        <w:fldChar w:fldCharType="begin" w:fldLock="1"/>
      </w:r>
      <w:r w:rsidR="00A87B4D">
        <w:rPr>
          <w:i/>
          <w:iCs/>
        </w:rPr>
        <w:instrText>ADDIN CSL_CITATION { "citationItems" : [ { "id" : "ITEM-1", "itemData" : { "DOI" : "10.1073/pnas.251396098", "ISSN" : "0027-8424", "PMID" : "11742075", "abstract" : "The bacterium Helicobacter pylori colonizes the gastric mucosa of half of the human population, resulting in chronic gastritis, ulcers, and cancer. We sequenced ten gene fragments from pairs of strains isolated sequentially at a mean interval of 1.8 years from 26 individuals. Several isolates had acquired small mosaic segments from other H. pylori or point mutations. The maximal mutation rate, the import size, and the frequency of recombination were calculated by using a Bayesian model. The calculations indicate that the last common ancestor of H. pylori existed at least 2,500-11,000 years ago. Imported mosaics have a median size of 417 bp, much smaller than for other bacteria, and recombination occurs frequently (60 imports spanning 25,000 bp per genome per year). Thus, the panmictic population structure of H. pylori results from very frequent recombination during mixed colonization by unrelated strains.", "author" : [ { "dropping-particle" : "", "family" : "Falush", "given" : "Daniel", "non-dropping-particle" : "", "parse-names" : false, "suffix" : "" }, { "dropping-particle" : "", "family" : "Kraft", "given" : "Christian", "non-dropping-particle" : "", "parse-names" : false, "suffix" : "" }, { "dropping-particle" : "", "family" : "Taylor", "given" : "Nancy S.", "non-dropping-particle" : "", "parse-names" : false, "suffix" : "" }, { "dropping-particle" : "", "family" : "Correa", "given" : "Pelayo", "non-dropping-particle" : "", "parse-names" : false, "suffix" : "" }, { "dropping-particle" : "", "family" : "Fox", "given" : "James G.", "non-dropping-particle" : "", "parse-names" : false, "suffix" : "" }, { "dropping-particle" : "", "family" : "Achtman", "given" : "Mark", "non-dropping-particle" : "", "parse-names" : false, "suffix" : "" }, { "dropping-particle" : "", "family" : "Suerbaum", "given" : "Sebastian", "non-dropping-particle" : "", "parse-names" : false, "suffix" : "" } ], "container-title" : "Proceedings of the National Academy of Sciences", "id" : "ITEM-1", "issue" : "26", "issued" : { "date-parts" : [ [ "2001", "12", "18" ] ] }, "page" : "15056-61", "title" : "Recombination and mutation during long-term gastric colonization by &lt;i&gt;Helicobacter pylori&lt;/i&gt;: estimates of clock rates, recombination size, and minimal age.", "type" : "article-journal", "volume" : "98" }, "uris" : [ "http://www.mendeley.com/documents/?uuid=346e6de0-3414-4875-930c-65fd460dc2a6" ] } ], "mendeley" : { "previouslyFormattedCitation" : "(Falush et al. 2001)" }, "properties" : { "noteIndex" : 0 }, "schema" : "https://github.com/citation-style-language/schema/raw/master/csl-citation.json" }</w:instrText>
      </w:r>
      <w:r w:rsidR="0043332C">
        <w:rPr>
          <w:i/>
          <w:iCs/>
        </w:rPr>
        <w:fldChar w:fldCharType="separate"/>
      </w:r>
      <w:r w:rsidR="0043332C" w:rsidRPr="0043332C">
        <w:rPr>
          <w:iCs/>
          <w:noProof/>
        </w:rPr>
        <w:t>(Falush et al. 2001)</w:t>
      </w:r>
      <w:r w:rsidR="0043332C">
        <w:rPr>
          <w:i/>
          <w:iCs/>
        </w:rPr>
        <w:fldChar w:fldCharType="end"/>
      </w:r>
      <w:r w:rsidRPr="00721F05">
        <w:t xml:space="preserve">. The </w:t>
      </w:r>
      <w:r w:rsidR="005D7C4F">
        <w:t>results</w:t>
      </w:r>
      <w:r w:rsidRPr="00721F05">
        <w:t xml:space="preserve"> </w:t>
      </w:r>
      <w:r w:rsidR="005D7C4F">
        <w:t xml:space="preserve">indicate </w:t>
      </w:r>
      <w:r w:rsidRPr="00721F05">
        <w:t>that</w:t>
      </w:r>
      <w:r w:rsidR="008B66B5">
        <w:t xml:space="preserve"> recombination reduces the fixation</w:t>
      </w:r>
      <w:r w:rsidR="005D7C4F">
        <w:t xml:space="preserve"> probability</w:t>
      </w:r>
      <w:r w:rsidR="008B66B5">
        <w:t xml:space="preserve"> of both mutators, as shown before for CM </w:t>
      </w:r>
      <w:r w:rsidR="008B66B5">
        <w:fldChar w:fldCharType="begin" w:fldLock="1"/>
      </w:r>
      <w:r w:rsidR="00A87B4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1405E7" w:rsidP="002F40E4">
      <w:pPr>
        <w:jc w:val="center"/>
      </w:pPr>
      <w:r>
        <w:rPr>
          <w:noProof/>
        </w:rPr>
        <w:drawing>
          <wp:inline distT="0" distB="0" distL="0" distR="0" wp14:anchorId="07D2198E" wp14:editId="222B16F5">
            <wp:extent cx="3657600" cy="5486400"/>
            <wp:effectExtent l="0" t="0" r="0" b="0"/>
            <wp:docPr id="5" name="Picture 5" descr="D:\workspace\mamba\simarba\analysis\invasion_SIMvsCM_pop_1e6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_pop_1e6_2014-07-2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1405E7">
      <w:pPr>
        <w:pStyle w:val="Caption"/>
        <w:jc w:val="center"/>
      </w:pPr>
      <w:bookmarkStart w:id="14" w:name="h.pb2tvb9wvzww"/>
      <w:bookmarkStart w:id="15" w:name="_Ref370053574"/>
      <w:bookmarkStart w:id="16" w:name="_Toc336511473"/>
      <w:bookmarkEnd w:id="14"/>
      <w:r w:rsidRPr="00721F05">
        <w:t xml:space="preserve">Figure </w:t>
      </w:r>
      <w:fldSimple w:instr=" SEQ Figure \* ARABIC ">
        <w:r w:rsidR="00DE3D33">
          <w:rPr>
            <w:noProof/>
          </w:rPr>
          <w:t>1</w:t>
        </w:r>
      </w:fldSimple>
      <w:bookmarkEnd w:id="15"/>
      <w:r w:rsidRPr="00721F05">
        <w:t xml:space="preserve"> </w:t>
      </w:r>
      <w:r w:rsidR="00D612CB">
        <w:t xml:space="preserve">- </w:t>
      </w:r>
      <w:r w:rsidR="001405E7" w:rsidRPr="001405E7">
        <w:t>invasion_SIMvsCM_pop_1e6_2014-07-22</w:t>
      </w:r>
    </w:p>
    <w:p w:rsidR="002F40E4" w:rsidRDefault="002F40E4" w:rsidP="000151FE"/>
    <w:p w:rsidR="005D7C4F" w:rsidRDefault="005D7C4F" w:rsidP="005D7C4F">
      <w:pPr>
        <w:pStyle w:val="Heading3"/>
      </w:pPr>
      <w:r>
        <w:t>Only beneficial mutations</w:t>
      </w:r>
    </w:p>
    <w:p w:rsidR="00D612CB" w:rsidRDefault="009E0856" w:rsidP="005D7C4F">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DE3D33">
        <w:t xml:space="preserve">Figure </w:t>
      </w:r>
      <w:r w:rsidR="00DE3D33">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adapted individuals</w:t>
      </w:r>
      <w:r w:rsidR="00BE6BF6">
        <w:t xml:space="preserve">, especially </w:t>
      </w:r>
      <w:r w:rsidR="005D7C4F">
        <w:t xml:space="preserve">during the time </w:t>
      </w:r>
      <w:r w:rsidR="00BE6BF6">
        <w:t>between adaptation events</w:t>
      </w:r>
      <w:r w:rsidR="00D612CB">
        <w:t xml:space="preserve">. Alternatively, </w:t>
      </w:r>
      <w:r w:rsidR="00BE6BF6">
        <w:t>it</w:t>
      </w:r>
      <w:r w:rsidR="005D7C4F">
        <w:t xml:space="preserve">'s possible </w:t>
      </w:r>
      <w:r w:rsidR="00D612CB">
        <w:t xml:space="preserve">that SIM </w:t>
      </w:r>
      <w:r w:rsidR="005D7C4F">
        <w:t>facilitates purging of</w:t>
      </w:r>
      <w:r w:rsidR="00D612CB">
        <w:t xml:space="preserve">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A87B4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drawing>
          <wp:inline distT="0" distB="0" distL="0" distR="0" wp14:anchorId="6A1C7B96" wp14:editId="61BE0760">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7" w:name="_Ref381104804"/>
      <w:r>
        <w:t xml:space="preserve">Figure </w:t>
      </w:r>
      <w:fldSimple w:instr=" SEQ Figure \* ARABIC ">
        <w:r w:rsidR="00DE3D33">
          <w:rPr>
            <w:noProof/>
          </w:rPr>
          <w:t>2</w:t>
        </w:r>
      </w:fldSimple>
      <w:bookmarkEnd w:id="17"/>
      <w:r>
        <w:t xml:space="preserve"> - </w:t>
      </w:r>
      <w:r w:rsidR="003A0243" w:rsidRPr="003A0243">
        <w:t>invasion_SIMvsCMvsNM_pop_1e5_1e6_</w:t>
      </w:r>
      <w:r w:rsidR="003A0243" w:rsidRPr="00EA3603">
        <w:rPr>
          <w:highlight w:val="red"/>
        </w:rPr>
        <w:t>2014-03-09</w:t>
      </w:r>
    </w:p>
    <w:p w:rsidR="0051712D" w:rsidRDefault="0051712D" w:rsidP="0051712D"/>
    <w:p w:rsidR="005D7C4F" w:rsidRDefault="005D7C4F" w:rsidP="005D7C4F">
      <w:pPr>
        <w:pStyle w:val="Heading3"/>
      </w:pPr>
      <w:r>
        <w:t>Recombination barriers</w:t>
      </w:r>
    </w:p>
    <w:p w:rsidR="002A5C34" w:rsidRDefault="00BE6BF6" w:rsidP="005D7C4F">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A87B4D">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xml:space="preserve">" beneficial </w:t>
      </w:r>
      <w:r w:rsidR="005D7C4F">
        <w:t>mutations</w:t>
      </w:r>
      <w:r>
        <w:t xml:space="preserve"> and therefore allow</w:t>
      </w:r>
      <w:r w:rsidR="002A5C34">
        <w:t xml:space="preserve"> mutator alleles to "hitch-hike" </w:t>
      </w:r>
      <w:r w:rsidR="005D7C4F">
        <w:t xml:space="preserve">to fixation </w:t>
      </w:r>
      <w:r w:rsidR="002A5C34">
        <w:t xml:space="preserve">with their beneficial mutations </w:t>
      </w:r>
      <w:r w:rsidR="002A5C34">
        <w:fldChar w:fldCharType="begin" w:fldLock="1"/>
      </w:r>
      <w:r w:rsidR="00A87B4D">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D7C4F" w:rsidRDefault="005D7C4F" w:rsidP="005D7C4F">
      <w:pPr>
        <w:pStyle w:val="Heading3"/>
      </w:pPr>
      <w:r>
        <w:t>Population size</w:t>
      </w:r>
    </w:p>
    <w:p w:rsidR="0051712D" w:rsidRDefault="00BE3F10" w:rsidP="006B4AE9">
      <w:r>
        <w:t>The effect of population size on the dynamics is explored in Figure 3</w:t>
      </w:r>
      <w:r w:rsidR="005D47D6">
        <w:t xml:space="preserve"> (also see Figure S1)</w:t>
      </w:r>
      <w:r>
        <w:t>. As the population size increases</w:t>
      </w:r>
      <w:r w:rsidR="005D7C4F">
        <w:t>,</w:t>
      </w:r>
      <w:r>
        <w:t xml:space="preserve"> the </w:t>
      </w:r>
      <w:r w:rsidR="00EA24F1">
        <w:t xml:space="preserve">negative </w:t>
      </w:r>
      <w:r>
        <w:t>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w:t>
      </w:r>
      <w:r w:rsidR="006B4AE9">
        <w:t xml:space="preserve">hardly </w:t>
      </w:r>
      <w:r>
        <w:t xml:space="preserve">affects the fixation probabilities;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w:t>
      </w:r>
      <w:r w:rsidR="00EA24F1">
        <w:t xml:space="preserve">negative </w:t>
      </w:r>
      <w:r>
        <w:t>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w:t>
      </w:r>
      <w:r w:rsidR="006B4AE9">
        <w:t>45</w:t>
      </w:r>
      <w:r>
        <w:t xml:space="preserve"> when the recombination rate increases from 0 to 0.</w:t>
      </w:r>
      <w:r w:rsidR="00DF3F12">
        <w:t>0</w:t>
      </w:r>
      <w:r w:rsidR="006B4AE9">
        <w:t>0</w:t>
      </w:r>
      <w:r>
        <w:t>3</w:t>
      </w:r>
      <w:r w:rsidR="00DF3F12">
        <w:t xml:space="preserve"> gene conversions per individual per generation</w:t>
      </w:r>
      <w:r>
        <w:t xml:space="preserve">, whereas there is no </w:t>
      </w:r>
      <w:r w:rsidR="006B4AE9">
        <w:t xml:space="preserve">significant </w:t>
      </w:r>
      <w:r>
        <w:t xml:space="preserve">effect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A87B4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6B4AE9">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 xml:space="preserve">mall populations will have a smaller number of </w:t>
      </w:r>
      <w:r w:rsidR="00EA24F1">
        <w:t xml:space="preserve">unique </w:t>
      </w:r>
      <w:r w:rsidR="00DF3F12">
        <w:t>alleles to sample from</w:t>
      </w:r>
      <w:r>
        <w:t xml:space="preserve"> and therefore </w:t>
      </w:r>
      <w:r w:rsidR="00683F62">
        <w:t xml:space="preserve">individuals will have a smaller chance of acquiring beneficial alleles by </w:t>
      </w:r>
      <w:r>
        <w:t>recombination</w:t>
      </w:r>
      <w:r w:rsidR="00DF3F12">
        <w:t>.</w:t>
      </w:r>
    </w:p>
    <w:p w:rsidR="0051712D" w:rsidRDefault="006B4AE9" w:rsidP="0051712D">
      <w:pPr>
        <w:keepNext/>
        <w:jc w:val="center"/>
      </w:pPr>
      <w:r>
        <w:rPr>
          <w:noProof/>
        </w:rPr>
        <w:drawing>
          <wp:inline distT="0" distB="0" distL="0" distR="0" wp14:anchorId="522DDE91" wp14:editId="44C041B5">
            <wp:extent cx="3657600" cy="5486400"/>
            <wp:effectExtent l="0" t="0" r="0" b="0"/>
            <wp:docPr id="6" name="Picture 6" descr="D:\workspace\mamba\simarba\analysis\invasion_SIMvsCMvsNM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sizes_2014-07-2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6B4AE9">
      <w:pPr>
        <w:pStyle w:val="Caption"/>
        <w:jc w:val="center"/>
      </w:pPr>
      <w:r>
        <w:t xml:space="preserve">Figure </w:t>
      </w:r>
      <w:fldSimple w:instr=" SEQ Figure \* ARABIC ">
        <w:r w:rsidR="00DE3D33">
          <w:rPr>
            <w:noProof/>
          </w:rPr>
          <w:t>3</w:t>
        </w:r>
      </w:fldSimple>
      <w:r>
        <w:t xml:space="preserve"> - </w:t>
      </w:r>
      <w:r w:rsidR="006B4AE9" w:rsidRPr="006B4AE9">
        <w:t>invasion_SIMvsCMvsNM_pop_sizes_2014-07-22</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5D7F77">
      <w:pPr>
        <w:pStyle w:val="Heading2"/>
        <w:rPr>
          <w:rFonts w:asciiTheme="minorHAnsi" w:hAnsiTheme="minorHAnsi"/>
        </w:rPr>
      </w:pPr>
      <w:r w:rsidRPr="00721F05">
        <w:rPr>
          <w:rFonts w:asciiTheme="minorHAnsi" w:hAnsiTheme="minorHAnsi"/>
        </w:rPr>
        <w:t xml:space="preserve">Co-evolution of </w:t>
      </w:r>
      <w:r w:rsidR="005D7F77">
        <w:rPr>
          <w:rFonts w:asciiTheme="minorHAnsi" w:hAnsiTheme="minorHAnsi"/>
        </w:rPr>
        <w:t>mutation</w:t>
      </w:r>
      <w:r w:rsidRPr="00721F05">
        <w:rPr>
          <w:rFonts w:asciiTheme="minorHAnsi" w:hAnsiTheme="minorHAnsi"/>
        </w:rPr>
        <w:t xml:space="preserve"> and </w:t>
      </w:r>
      <w:r w:rsidR="00BC7E9A">
        <w:rPr>
          <w:rFonts w:asciiTheme="minorHAnsi" w:hAnsiTheme="minorHAnsi"/>
        </w:rPr>
        <w:t>recombination modifiers</w:t>
      </w:r>
    </w:p>
    <w:p w:rsidR="00AF0463" w:rsidRDefault="00AF0463" w:rsidP="00AF0463">
      <w:pPr>
        <w:pStyle w:val="Heading3"/>
      </w:pPr>
      <w:r>
        <w:t>Modifiers of recombination rate</w:t>
      </w:r>
    </w:p>
    <w:p w:rsidR="000151FE" w:rsidRDefault="00D0044C" w:rsidP="00AF0463">
      <w:r>
        <w:t xml:space="preserve">Next, we considered the fixation of recombination modifiers – alleles that increase the recombination rate </w:t>
      </w:r>
      <w:r w:rsidR="00BC7E9A">
        <w:t>(</w:t>
      </w:r>
      <w:r w:rsidR="00CD0D70">
        <w:t>Figure 4</w:t>
      </w:r>
      <w:r w:rsidR="00BC7E9A">
        <w:t>).</w:t>
      </w:r>
      <w:r w:rsidR="00CD0D70">
        <w:t xml:space="preserve"> </w:t>
      </w:r>
      <w:r w:rsidR="006B4AE9">
        <w:t>C</w:t>
      </w:r>
      <w:r w:rsidR="000151FE" w:rsidRPr="00721F05">
        <w:t>onstitutive</w:t>
      </w:r>
      <w:r w:rsidR="00CD0D70">
        <w:t xml:space="preserve"> </w:t>
      </w:r>
      <w:r w:rsidR="00BC7E9A">
        <w:t xml:space="preserve">recombination modifiers </w:t>
      </w:r>
      <w:r w:rsidR="00CD0D70">
        <w:t>(CR</w:t>
      </w:r>
      <w:r w:rsidR="00810973">
        <w:t xml:space="preserve">; dashed </w:t>
      </w:r>
      <w:r w:rsidR="00184999">
        <w:t>purple</w:t>
      </w:r>
      <w:r w:rsidR="00CD0D70">
        <w:t>) w</w:t>
      </w:r>
      <w:r w:rsidR="00BC7E9A">
        <w:t>i</w:t>
      </w:r>
      <w:r w:rsidR="005D7F77">
        <w:t xml:space="preserve">n competitions against wildtype </w:t>
      </w:r>
      <w:r w:rsidR="00AF0463">
        <w:t xml:space="preserve">modifiers </w:t>
      </w:r>
      <w:r>
        <w:t>(NR)</w:t>
      </w:r>
      <w:r w:rsidR="00AF0463">
        <w:t xml:space="preserve"> that </w:t>
      </w:r>
      <w:r w:rsidR="00BC7E9A">
        <w:t>hav</w:t>
      </w:r>
      <w:r>
        <w:t>e a basal rate of recombination</w:t>
      </w:r>
      <w:r w:rsidR="006B4AE9">
        <w:t xml:space="preserve"> (orange solid lines are control competitions featuring NR vs. NR). T</w:t>
      </w:r>
      <w:r w:rsidR="00BC7E9A">
        <w:t xml:space="preserve">he recombination modifiers' </w:t>
      </w:r>
      <w:r w:rsidR="00CD0D70">
        <w:t xml:space="preserve">advantage increases with the </w:t>
      </w:r>
      <w:r>
        <w:t>basal</w:t>
      </w:r>
      <w:r w:rsidR="00BC7E9A">
        <w:t xml:space="preserve"> </w:t>
      </w:r>
      <w:r w:rsidR="00CD0D70">
        <w:t>recombination rate</w:t>
      </w:r>
      <w:r w:rsidR="006B4AE9">
        <w:t xml:space="preserve"> (x-axis)</w:t>
      </w:r>
      <w:r w:rsidR="00CD0D70">
        <w:t xml:space="preserve"> and </w:t>
      </w:r>
      <w:r>
        <w:t xml:space="preserve">with </w:t>
      </w:r>
      <w:r w:rsidR="00CD0D70">
        <w:t>the population size</w:t>
      </w:r>
      <w:r w:rsidR="006B4AE9">
        <w:t xml:space="preserve"> (panels</w:t>
      </w:r>
      <w:r w:rsidR="00AF0463">
        <w:t>,</w:t>
      </w:r>
      <w:r w:rsidR="006B4AE9">
        <w:t xml:space="preserve"> from right to left)</w:t>
      </w:r>
      <w:r w:rsidR="00BC7E9A">
        <w:t>, consistent with Figure 3</w:t>
      </w:r>
      <w:r>
        <w:t xml:space="preserve">: </w:t>
      </w:r>
      <w:r w:rsidR="006B4AE9">
        <w:t>recombination</w:t>
      </w:r>
      <w:r>
        <w:t xml:space="preserve"> modifiers depend on the population </w:t>
      </w:r>
      <w:r w:rsidR="006B4AE9">
        <w:t xml:space="preserve">size </w:t>
      </w:r>
      <w:r>
        <w:t xml:space="preserve">for </w:t>
      </w:r>
      <w:r w:rsidR="006B4AE9">
        <w:t xml:space="preserve">the </w:t>
      </w:r>
      <w:r>
        <w:t>generation of genetic variation.</w:t>
      </w:r>
    </w:p>
    <w:p w:rsidR="00CD0D70" w:rsidRDefault="006B4AE9" w:rsidP="00CD0D70">
      <w:pPr>
        <w:keepNext/>
        <w:jc w:val="center"/>
      </w:pPr>
      <w:r>
        <w:rPr>
          <w:noProof/>
        </w:rPr>
        <w:drawing>
          <wp:inline distT="0" distB="0" distL="0" distR="0" wp14:anchorId="1EA59F36" wp14:editId="52D9A804">
            <wp:extent cx="4572000" cy="5486400"/>
            <wp:effectExtent l="0" t="0" r="0" b="0"/>
            <wp:docPr id="7" name="Picture 7" descr="D:\workspace\mamba\simarba\analysis\invasion_NRvsCR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mamba\simarba\analysis\invasion_NRvsCR_pop_sizes_2014-07-2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6B4AE9">
      <w:pPr>
        <w:pStyle w:val="Caption"/>
        <w:jc w:val="center"/>
      </w:pPr>
      <w:r>
        <w:t xml:space="preserve">Figure </w:t>
      </w:r>
      <w:fldSimple w:instr=" SEQ Figure \* ARABIC ">
        <w:r w:rsidR="00DE3D33">
          <w:rPr>
            <w:noProof/>
          </w:rPr>
          <w:t>4</w:t>
        </w:r>
      </w:fldSimple>
      <w:r>
        <w:t xml:space="preserve"> - </w:t>
      </w:r>
      <w:r w:rsidR="006B4AE9" w:rsidRPr="006B4AE9">
        <w:t>invasion_NRvsCR_pop_sizes_2014-07-22</w:t>
      </w:r>
      <w:r w:rsidR="006B4AE9">
        <w:t xml:space="preserve"> </w:t>
      </w:r>
      <w:proofErr w:type="spellStart"/>
      <w:r w:rsidR="00EA3603">
        <w:t>in_pi</w:t>
      </w:r>
      <w:proofErr w:type="spellEnd"/>
      <w:r w:rsidR="00EA3603">
        <w:t xml:space="preserve">=NM / </w:t>
      </w:r>
      <w:proofErr w:type="spellStart"/>
      <w:r w:rsidR="00EA3603">
        <w:t>in_rho</w:t>
      </w:r>
      <w:proofErr w:type="spellEnd"/>
      <w:r w:rsidR="00EA3603">
        <w:t>=10</w:t>
      </w:r>
    </w:p>
    <w:p w:rsidR="00E447C4" w:rsidRDefault="00E447C4" w:rsidP="00D0044C"/>
    <w:p w:rsidR="00CD0D70" w:rsidRDefault="00DE72DB" w:rsidP="00AF0463">
      <w:r>
        <w:t>W</w:t>
      </w:r>
      <w:r w:rsidR="003012BC">
        <w:t xml:space="preserve">hen a modifier allele affects both the mutation and the recombination rate, </w:t>
      </w:r>
      <w:r w:rsidR="0047230E">
        <w:t>the dynamics are more</w:t>
      </w:r>
      <w:r w:rsidR="00AF0463">
        <w:t xml:space="preserve"> complex</w:t>
      </w:r>
      <w:r w:rsidR="00AE65BA">
        <w:t xml:space="preserve">. The right panel </w:t>
      </w:r>
      <w:r w:rsidR="00AF0463">
        <w:t xml:space="preserve">of Figure 5 </w:t>
      </w:r>
      <w:r w:rsidR="00AE65BA">
        <w:t xml:space="preserve">is </w:t>
      </w:r>
      <w:r w:rsidR="00AF0463">
        <w:t xml:space="preserve">equivalent to the </w:t>
      </w:r>
      <w:r w:rsidR="00AE65BA">
        <w:t xml:space="preserve">middle row </w:t>
      </w:r>
      <w:r w:rsidR="00AF0463">
        <w:t xml:space="preserve">of </w:t>
      </w:r>
      <w:r w:rsidR="00AE65BA">
        <w:t>Figure 3, showing that SIM is more advantageous than CM (and even NM in large population</w:t>
      </w:r>
      <w:r w:rsidR="00AF0463">
        <w:t>s</w:t>
      </w:r>
      <w:r w:rsidR="00AE65BA">
        <w:t xml:space="preserve">) and that mutators' success decreases with the recombination rate. The left panel </w:t>
      </w:r>
      <w:r w:rsidR="00AF0463">
        <w:t>combines</w:t>
      </w:r>
      <w:r w:rsidR="00AE65BA">
        <w:t xml:space="preserve"> these results with the results of Figure 4, showing that (</w:t>
      </w:r>
      <w:proofErr w:type="spellStart"/>
      <w:r w:rsidR="00AE65BA">
        <w:t>i</w:t>
      </w:r>
      <w:proofErr w:type="spellEnd"/>
      <w:r w:rsidR="00AE65BA">
        <w:t xml:space="preserve">) a recombination modifier is successful regardless of the </w:t>
      </w:r>
      <w:r w:rsidR="00AF0463">
        <w:t>linked</w:t>
      </w:r>
      <w:r w:rsidR="00AE65BA">
        <w:t xml:space="preserve"> mutator</w:t>
      </w:r>
      <w:r w:rsidR="00AF0463">
        <w:t xml:space="preserve"> allele</w:t>
      </w:r>
      <w:r w:rsidR="00AE65BA">
        <w:t xml:space="preserve">; (ii) when mutators </w:t>
      </w:r>
      <w:r w:rsidR="00AF0463">
        <w:t>are in linkage</w:t>
      </w:r>
      <w:r w:rsidR="00AE65BA">
        <w:t xml:space="preserve"> with a recombination modifier, their fixation probability does not decrease with recombination, but rather increases; (iii) a SIM-CR modifier (left panel, solid blue) is the most successful strategy in competitions with wildtype (sometimes tied with a </w:t>
      </w:r>
      <w:r w:rsidR="00AF0463">
        <w:t xml:space="preserve">NM-CR </w:t>
      </w:r>
      <w:r w:rsidR="00AE65BA">
        <w:t>modifier; left panel, dotted green), and (iv)</w:t>
      </w:r>
      <w:r w:rsidR="003012BC">
        <w:t xml:space="preserve">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rsidR="00AF0463">
        <w:rPr>
          <w:b/>
          <w:bCs/>
        </w:rPr>
        <w:t>; SIR not shown</w:t>
      </w:r>
      <w:r w:rsidRPr="00DE72DB">
        <w:rPr>
          <w:b/>
          <w:bCs/>
        </w:rPr>
        <w:t>);</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381554">
      <w:r>
        <w:t xml:space="preserve">On the other hand, </w:t>
      </w:r>
      <w:r w:rsidR="00381554">
        <w:t xml:space="preserve">SIM facilitates the evolution of </w:t>
      </w:r>
      <w:r w:rsidRPr="00DE72DB">
        <w:rPr>
          <w:b/>
          <w:bCs/>
        </w:rPr>
        <w:t>recombination modifiers</w:t>
      </w:r>
      <w:r w:rsidR="00381554">
        <w:rPr>
          <w:b/>
          <w:bCs/>
        </w:rPr>
        <w:t>, especially when the wildtype recombination rate is low</w:t>
      </w:r>
      <w:r>
        <w:t>. This indicates that stress-induced mutators can have a role in the emergence and maintenance of recombination, at least in adaptive scenarios</w:t>
      </w:r>
      <w:r w:rsidR="00AF0463">
        <w:t xml:space="preserve"> in populations with a low basal recombination rate</w:t>
      </w:r>
      <w:r>
        <w:t>.</w:t>
      </w:r>
    </w:p>
    <w:p w:rsidR="003012BC" w:rsidRDefault="00E447C4" w:rsidP="003012BC">
      <w:pPr>
        <w:keepNext/>
        <w:jc w:val="center"/>
      </w:pPr>
      <w:r>
        <w:rPr>
          <w:noProof/>
        </w:rPr>
        <w:drawing>
          <wp:inline distT="0" distB="0" distL="0" distR="0" wp14:anchorId="030F93A6" wp14:editId="079FF3E4">
            <wp:extent cx="5486400" cy="5486400"/>
            <wp:effectExtent l="0" t="0" r="0" b="0"/>
            <wp:docPr id="11" name="Picture 11" descr="D:\workspace\mamba\simarba\analysis\invasion_combined_tau_5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combined_tau_5_pop_sizes_2014-07-2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B21813" w:rsidRPr="00B21813" w:rsidRDefault="003012BC" w:rsidP="00E447C4">
      <w:pPr>
        <w:pStyle w:val="Caption"/>
        <w:jc w:val="center"/>
      </w:pPr>
      <w:r>
        <w:t xml:space="preserve">Figure </w:t>
      </w:r>
      <w:fldSimple w:instr=" SEQ Figure \* ARABIC ">
        <w:r w:rsidR="00DE3D33">
          <w:rPr>
            <w:noProof/>
          </w:rPr>
          <w:t>5</w:t>
        </w:r>
      </w:fldSimple>
      <w:r>
        <w:t xml:space="preserve"> - </w:t>
      </w:r>
      <w:r w:rsidR="00E447C4" w:rsidRPr="00E447C4">
        <w:t>invasion_combined_tau_5_pop_sizes_2014-07-22</w:t>
      </w:r>
    </w:p>
    <w:p w:rsidR="005812EA" w:rsidRDefault="005812EA" w:rsidP="005812EA"/>
    <w:p w:rsidR="00AF0463" w:rsidRDefault="00AF0463" w:rsidP="00AF0463">
      <w:pPr>
        <w:pStyle w:val="Heading3"/>
      </w:pPr>
      <w:r>
        <w:t>Modifiers of sexual reproduction</w:t>
      </w:r>
    </w:p>
    <w:p w:rsidR="00A111C5" w:rsidRDefault="00A111C5" w:rsidP="00E10872">
      <w:r>
        <w:t>So far we focused on scenarios in which the recombination modifier increased the recombination rate by an order of magnitude, for example, from 0.0003 to 0.003. Another type</w:t>
      </w:r>
      <w:r w:rsidR="00E10872">
        <w:t xml:space="preserve"> of recombination modifier may</w:t>
      </w:r>
      <w:r>
        <w:t xml:space="preserve"> </w:t>
      </w:r>
      <w:r w:rsidR="00E10872">
        <w:t xml:space="preserve">turn </w:t>
      </w:r>
      <w:r>
        <w:t>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842034">
      <w:r>
        <w:t xml:space="preserve">Competitions with this kind of recombination modifiers (Figure 6) show that </w:t>
      </w:r>
      <w:r w:rsidR="006E5183">
        <w:t>S</w:t>
      </w:r>
      <w:r>
        <w:t>IM was always most advantageous</w:t>
      </w:r>
      <w:r w:rsidR="00842034">
        <w:t xml:space="preserve"> (blue solid line, left panel)</w:t>
      </w:r>
      <w:r>
        <w:t>;</w:t>
      </w:r>
      <w:r w:rsidR="006E5183">
        <w:t xml:space="preserve"> </w:t>
      </w:r>
      <w:r>
        <w:t xml:space="preserve">however, </w:t>
      </w:r>
      <w:r w:rsidR="006E5183">
        <w:t xml:space="preserve">as the </w:t>
      </w:r>
      <w:r>
        <w:t xml:space="preserve">recombination rate </w:t>
      </w:r>
      <w:r w:rsidR="00AF0463">
        <w:t xml:space="preserve">of individuals </w:t>
      </w:r>
      <w:r>
        <w:t xml:space="preserve">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E10872" w:rsidP="006E5183">
      <w:pPr>
        <w:keepNext/>
        <w:spacing w:after="200" w:line="276" w:lineRule="auto"/>
        <w:ind w:firstLine="0"/>
        <w:jc w:val="center"/>
      </w:pPr>
      <w:r w:rsidRPr="00E10872">
        <w:rPr>
          <w:noProof/>
        </w:rPr>
        <w:drawing>
          <wp:inline distT="0" distB="0" distL="0" distR="0" wp14:anchorId="1E5C283B" wp14:editId="508024F5">
            <wp:extent cx="5486400" cy="47028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4702810"/>
                    </a:xfrm>
                    <a:prstGeom prst="rect">
                      <a:avLst/>
                    </a:prstGeom>
                  </pic:spPr>
                </pic:pic>
              </a:graphicData>
            </a:graphic>
          </wp:inline>
        </w:drawing>
      </w:r>
    </w:p>
    <w:p w:rsidR="006E5183" w:rsidRDefault="006E5183" w:rsidP="00E10872">
      <w:pPr>
        <w:pStyle w:val="Caption"/>
        <w:jc w:val="center"/>
      </w:pPr>
      <w:r>
        <w:t xml:space="preserve">Figure </w:t>
      </w:r>
      <w:fldSimple w:instr=" SEQ Figure \* ARABIC ">
        <w:r w:rsidR="00DE3D33">
          <w:rPr>
            <w:noProof/>
          </w:rPr>
          <w:t>6</w:t>
        </w:r>
      </w:fldSimple>
      <w:r>
        <w:t xml:space="preserve"> - </w:t>
      </w:r>
      <w:r w:rsidRPr="006E5183">
        <w:t>invasion_SIMvsCMvsNM_asexuals</w:t>
      </w:r>
      <w:r w:rsidR="00E10872">
        <w:t>_</w:t>
      </w:r>
      <w:r w:rsidR="00E10872" w:rsidRPr="00AF0463">
        <w:rPr>
          <w:highlight w:val="yellow"/>
        </w:rPr>
        <w:t>04092014</w:t>
      </w:r>
      <w:r w:rsidR="00E10872">
        <w:t xml:space="preserve"> </w:t>
      </w:r>
      <w:r w:rsidR="00A111C5">
        <w:t xml:space="preserve"> </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614577">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 xml:space="preserve">the average time until </w:t>
      </w:r>
      <w:r w:rsidR="00614577">
        <w:rPr>
          <w:rFonts w:eastAsiaTheme="majorEastAsia"/>
        </w:rPr>
        <w:t xml:space="preserve">at least half of </w:t>
      </w:r>
      <w:r>
        <w:rPr>
          <w:rFonts w:eastAsiaTheme="majorEastAsia"/>
        </w:rPr>
        <w:t xml:space="preserve">the population </w:t>
      </w:r>
      <w:r w:rsidR="00614577">
        <w:rPr>
          <w:rFonts w:eastAsiaTheme="majorEastAsia"/>
        </w:rPr>
        <w:t xml:space="preserve">adapts to new </w:t>
      </w:r>
      <w:r>
        <w:rPr>
          <w:rFonts w:eastAsiaTheme="majorEastAsia"/>
        </w:rPr>
        <w:t xml:space="preserve">environmental </w:t>
      </w:r>
      <w:r w:rsidR="00614577">
        <w:rPr>
          <w:rFonts w:eastAsiaTheme="majorEastAsia"/>
        </w:rPr>
        <w:t>conditions</w:t>
      </w:r>
      <w:r>
        <w:rPr>
          <w:rFonts w:eastAsiaTheme="majorEastAsia"/>
        </w:rPr>
        <w:t>.</w:t>
      </w:r>
    </w:p>
    <w:p w:rsidR="00E95AD3" w:rsidRDefault="000F32FA" w:rsidP="00AF0463">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w:t>
      </w:r>
      <w:r w:rsidR="00614577">
        <w:rPr>
          <w:rFonts w:eastAsiaTheme="majorEastAsia"/>
        </w:rPr>
        <w:t>i</w:t>
      </w:r>
      <w:r>
        <w:rPr>
          <w:rFonts w:eastAsiaTheme="majorEastAsia"/>
        </w:rPr>
        <w:t xml:space="preserve"> (</w:t>
      </w:r>
      <w:r w:rsidR="00A111C5">
        <w:rPr>
          <w:rFonts w:eastAsiaTheme="majorEastAsia"/>
          <w:i/>
          <w:iCs/>
        </w:rPr>
        <w:t xml:space="preserve">i.e. </w:t>
      </w:r>
      <w:r w:rsidR="00A111C5">
        <w:rPr>
          <w:rFonts w:eastAsiaTheme="majorEastAsia"/>
        </w:rPr>
        <w:t>the same modifier</w:t>
      </w:r>
      <w:r w:rsidR="00614577">
        <w:rPr>
          <w:rFonts w:eastAsiaTheme="majorEastAsia"/>
        </w:rPr>
        <w:t>s</w:t>
      </w:r>
      <w:r w:rsidR="00A111C5">
        <w:rPr>
          <w:rFonts w:eastAsiaTheme="majorEastAsia"/>
        </w:rPr>
        <w:t xml:space="preserve"> in all individuals</w:t>
      </w:r>
      <w:r>
        <w:rPr>
          <w:rFonts w:eastAsiaTheme="majorEastAsia"/>
        </w:rPr>
        <w:t xml:space="preserve">) with different levels of mutation rate increase </w:t>
      </w:r>
      <w:r w:rsidR="0047230E" w:rsidRPr="00614577">
        <w:rPr>
          <w:rFonts w:eastAsiaTheme="majorEastAsia"/>
          <w:i/>
          <w:iCs/>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tions required for</w:t>
      </w:r>
      <w:r w:rsidR="00614577">
        <w:rPr>
          <w:rFonts w:eastAsiaTheme="majorEastAsia"/>
        </w:rPr>
        <w:t xml:space="preserve"> full</w:t>
      </w:r>
      <w:r w:rsidR="00A111C5">
        <w:rPr>
          <w:rFonts w:eastAsiaTheme="majorEastAsia"/>
        </w:rPr>
        <w:t xml:space="preserve"> adaptation. Note that </w:t>
      </w:r>
      <w:r w:rsidR="00E95AD3">
        <w:rPr>
          <w:rFonts w:eastAsiaTheme="majorEastAsia"/>
        </w:rPr>
        <w:t xml:space="preserve">fitness effects of all mutations are equal </w:t>
      </w:r>
      <w:r w:rsidR="00B365DB">
        <w:rPr>
          <w:rFonts w:eastAsiaTheme="majorEastAsia"/>
        </w:rPr>
        <w:t xml:space="preserve">and </w:t>
      </w:r>
      <w:r w:rsidR="00E95AD3">
        <w:rPr>
          <w:rFonts w:eastAsiaTheme="majorEastAsia"/>
        </w:rPr>
        <w:t>there is no epistasis</w:t>
      </w:r>
      <w:r w:rsidR="00AF0463">
        <w:rPr>
          <w:rFonts w:eastAsiaTheme="majorEastAsia"/>
        </w:rPr>
        <w:t xml:space="preserve"> or interaction between mutations</w:t>
      </w:r>
      <w:r>
        <w:rPr>
          <w:rFonts w:eastAsiaTheme="majorEastAsia"/>
        </w:rPr>
        <w:t xml:space="preserve">. </w:t>
      </w:r>
    </w:p>
    <w:p w:rsidR="000F32FA" w:rsidRDefault="000F32FA" w:rsidP="00614577">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w:t>
      </w:r>
      <w:r w:rsidR="00614577">
        <w:rPr>
          <w:rFonts w:eastAsiaTheme="majorEastAsia"/>
        </w:rPr>
        <w:t>two</w:t>
      </w:r>
      <w:r w:rsidR="00E95AD3">
        <w:rPr>
          <w:rFonts w:eastAsiaTheme="majorEastAsia"/>
        </w:rPr>
        <w:t xml:space="preserve"> beneficial mutations </w:t>
      </w:r>
      <w:r>
        <w:rPr>
          <w:rFonts w:eastAsiaTheme="majorEastAsia"/>
        </w:rPr>
        <w:t>(</w:t>
      </w:r>
      <w:r w:rsidR="00AF0463">
        <w:rPr>
          <w:rFonts w:eastAsiaTheme="majorEastAsia"/>
        </w:rPr>
        <w:t xml:space="preserve">Figure 7, </w:t>
      </w:r>
      <w:r w:rsidR="00614577">
        <w:rPr>
          <w:rFonts w:eastAsiaTheme="majorEastAsia"/>
        </w:rPr>
        <w:t>right panel</w:t>
      </w:r>
      <w:r>
        <w:rPr>
          <w:rFonts w:eastAsiaTheme="majorEastAsia"/>
        </w:rPr>
        <w:t>)</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A87B4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A87B4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614577" w:rsidP="000F32FA">
      <w:pPr>
        <w:keepNext/>
        <w:jc w:val="center"/>
      </w:pPr>
      <w:r>
        <w:rPr>
          <w:rFonts w:eastAsiaTheme="majorEastAsia" w:cstheme="majorBidi"/>
          <w:b/>
          <w:bCs/>
          <w:noProof/>
          <w:color w:val="4F81BD" w:themeColor="accent1"/>
          <w:sz w:val="26"/>
          <w:szCs w:val="26"/>
        </w:rPr>
        <w:drawing>
          <wp:inline distT="0" distB="0" distL="0" distR="0" wp14:anchorId="5F16AB2C" wp14:editId="03B1A941">
            <wp:extent cx="5725160" cy="4913630"/>
            <wp:effectExtent l="0" t="0" r="8890" b="1270"/>
            <wp:docPr id="12" name="Picture 12" descr="D:\workspace\mamba\simarba\analysis\adaptation_NR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adaptation_NR_2014-07-2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7817E7" w:rsidRPr="007817E7" w:rsidRDefault="00901526" w:rsidP="00614577">
      <w:pPr>
        <w:pStyle w:val="Caption"/>
        <w:jc w:val="center"/>
      </w:pPr>
      <w:r>
        <w:t xml:space="preserve">Figure </w:t>
      </w:r>
      <w:fldSimple w:instr=" SEQ Figure \* ARABIC ">
        <w:r w:rsidR="00DE3D33">
          <w:rPr>
            <w:noProof/>
          </w:rPr>
          <w:t>7</w:t>
        </w:r>
      </w:fldSimple>
      <w:r>
        <w:t xml:space="preserve"> - </w:t>
      </w:r>
      <w:r w:rsidR="00614577" w:rsidRPr="00614577">
        <w:t>adaptation_NR_</w:t>
      </w:r>
      <w:r w:rsidR="00614577" w:rsidRPr="00804FD7">
        <w:rPr>
          <w:highlight w:val="yellow"/>
        </w:rPr>
        <w:t>2014-07-22</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t>Discussion</w:t>
      </w:r>
      <w:bookmarkEnd w:id="16"/>
    </w:p>
    <w:p w:rsidR="008C2D59" w:rsidRDefault="008C2D59" w:rsidP="008C2D59">
      <w:pPr>
        <w:pStyle w:val="Heading3"/>
      </w:pPr>
      <w:r>
        <w:t>Previous results</w:t>
      </w:r>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A87B4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C2D59">
        <w:rPr>
          <w:rFonts w:eastAsia="Times New Roman"/>
        </w:rPr>
        <w:t>ir results suggest that even rar</w:t>
      </w:r>
      <w:r w:rsidR="008942B1">
        <w:rPr>
          <w:rFonts w:eastAsia="Times New Roman"/>
        </w:rPr>
        <w: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C2D59">
      <w:pPr>
        <w:rPr>
          <w:rFonts w:eastAsia="Times New Roman"/>
        </w:rPr>
      </w:pPr>
      <w:r w:rsidRPr="00721F05">
        <w:rPr>
          <w:rFonts w:eastAsia="Times New Roman"/>
        </w:rPr>
        <w:t xml:space="preserve">Levin and Cornejo </w:t>
      </w:r>
      <w:r w:rsidRPr="00721F05">
        <w:rPr>
          <w:rFonts w:eastAsia="Times New Roman"/>
        </w:rPr>
        <w:fldChar w:fldCharType="begin" w:fldLock="1"/>
      </w:r>
      <w:r w:rsidR="00A87B4D">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w:t>
      </w:r>
      <w:r w:rsidR="008C2D59">
        <w:rPr>
          <w:rFonts w:eastAsia="Times New Roman"/>
        </w:rPr>
        <w:t>Using c</w:t>
      </w:r>
      <w:r w:rsidRPr="00721F05">
        <w:rPr>
          <w:rFonts w:eastAsia="Times New Roman"/>
        </w:rPr>
        <w:t>omputer simulations</w:t>
      </w:r>
      <w:r w:rsidR="008C2D59">
        <w:rPr>
          <w:rFonts w:eastAsia="Times New Roman"/>
        </w:rPr>
        <w:t>, they</w:t>
      </w:r>
      <w:r w:rsidRPr="00721F05">
        <w:rPr>
          <w:rFonts w:eastAsia="Times New Roman"/>
        </w:rPr>
        <w:t xml:space="preserve"> show</w:t>
      </w:r>
      <w:r w:rsidR="008C2D59">
        <w:rPr>
          <w:rFonts w:eastAsia="Times New Roman"/>
        </w:rPr>
        <w:t>ed</w:t>
      </w:r>
      <w:r w:rsidRPr="00721F05">
        <w:rPr>
          <w:rFonts w:eastAsia="Times New Roman"/>
        </w:rPr>
        <w:t xml:space="preserve">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8C2D59" w:rsidRDefault="000B2FF0" w:rsidP="008C2D59">
      <w:pPr>
        <w:rPr>
          <w:rFonts w:eastAsia="Times New Roman"/>
          <w:noProof/>
        </w:rPr>
      </w:pPr>
      <w:r>
        <w:rPr>
          <w:rFonts w:eastAsia="Times New Roman"/>
        </w:rPr>
        <w:t xml:space="preserve">Dawson </w:t>
      </w:r>
      <w:r>
        <w:rPr>
          <w:rFonts w:eastAsia="Times New Roman"/>
        </w:rPr>
        <w:fldChar w:fldCharType="begin" w:fldLock="1"/>
      </w:r>
      <w:r w:rsidR="00A87B4D">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p>
    <w:p w:rsidR="00C861BA" w:rsidRPr="00721F05" w:rsidRDefault="00C861BA" w:rsidP="008C2D59">
      <w:r w:rsidRPr="00B360AC">
        <w:t xml:space="preserve">Sloan and </w:t>
      </w:r>
      <w:proofErr w:type="spellStart"/>
      <w:r w:rsidRPr="00B360AC">
        <w:t>Panjeti</w:t>
      </w:r>
      <w:proofErr w:type="spellEnd"/>
      <w:r w:rsidR="000B2FF0" w:rsidRPr="00B360AC">
        <w:t xml:space="preserve"> </w:t>
      </w:r>
      <w:r w:rsidR="000B2FF0" w:rsidRPr="00B360AC">
        <w:fldChar w:fldCharType="begin" w:fldLock="1"/>
      </w:r>
      <w:r w:rsidR="00A87B4D">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000B2FF0" w:rsidRPr="00B360AC">
        <w:fldChar w:fldCharType="separate"/>
      </w:r>
      <w:r w:rsidR="000B2FF0" w:rsidRPr="00B360AC">
        <w:rPr>
          <w:noProof/>
        </w:rPr>
        <w:t>(2010)</w:t>
      </w:r>
      <w:r w:rsidR="000B2FF0" w:rsidRPr="00B360AC">
        <w:fldChar w:fldCharType="end"/>
      </w:r>
      <w:r w:rsidR="000A5658">
        <w:t xml:space="preserve"> further studied this interaction between mutation and recombination by simulating</w:t>
      </w:r>
      <w:r w:rsidR="000B2FF0">
        <w:t xml:space="preserve"> invasions of asexual</w:t>
      </w:r>
      <w:r w:rsidR="000A5658">
        <w:t xml:space="preserve"> individuals</w:t>
      </w:r>
      <w:r w:rsidR="000B2FF0">
        <w:t xml:space="preserve"> into sexual populations at a mutation-selection balance, without beneficial mutations or adaptation, and with </w:t>
      </w:r>
      <w:r w:rsidR="008C2D59">
        <w:t>a</w:t>
      </w:r>
      <w:r w:rsidR="000A5658">
        <w:t xml:space="preserve"> "</w:t>
      </w:r>
      <w:r w:rsidR="000B2FF0">
        <w:t>cost of fidelity". In their simulations</w:t>
      </w:r>
      <w:r w:rsidR="000A5658">
        <w:t>, asexual reproduction</w:t>
      </w:r>
      <w:r w:rsidR="000B2FF0">
        <w:t xml:space="preserve"> successfully invaded sexual</w:t>
      </w:r>
      <w:r w:rsidR="000A5658">
        <w:t xml:space="preserve">ly reproducing </w:t>
      </w:r>
      <w:r w:rsidR="000B2FF0">
        <w:t>population</w:t>
      </w:r>
      <w:r w:rsidR="000A5658">
        <w:t xml:space="preserve">s </w:t>
      </w:r>
      <w:r w:rsidR="000B2FF0">
        <w:t xml:space="preserve">by evolving a lower mutation rate. </w:t>
      </w:r>
      <w:r w:rsidR="000A5658">
        <w:t>They claimed that this further exacerbate</w:t>
      </w:r>
      <w:r w:rsidR="008C2D59">
        <w:t>s</w:t>
      </w:r>
      <w:r w:rsidR="000A5658">
        <w:t xml:space="preserve"> the paradox of sex, as sex leads to higher mutation rates, making the population sensitive to invasion by </w:t>
      </w:r>
      <w:proofErr w:type="spellStart"/>
      <w:r w:rsidR="000A5658">
        <w:t>asexuals</w:t>
      </w:r>
      <w:proofErr w:type="spellEnd"/>
      <w:r w:rsidR="000A5658">
        <w:t xml:space="preserve"> with lower mutation rates. </w:t>
      </w:r>
      <w:r w:rsidR="008C2D59">
        <w:t>T</w:t>
      </w:r>
      <w:r w:rsidR="000A5658">
        <w:t xml:space="preserve">his suggests that in stable environments modifiers that reduce both the rate of mutation and recombination will successfully invade </w:t>
      </w:r>
      <w:r w:rsidR="008C2D59">
        <w:t xml:space="preserve">wildtype </w:t>
      </w:r>
      <w:r w:rsidR="000A5658">
        <w:t xml:space="preserve">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34310A" w:rsidRPr="0034310A" w:rsidRDefault="0034310A" w:rsidP="004975CD">
      <w:pPr>
        <w:rPr>
          <w:rFonts w:cstheme="minorBidi"/>
          <w:rtl/>
        </w:rPr>
      </w:pPr>
      <w:proofErr w:type="spellStart"/>
      <w:r>
        <w:t>Raynes</w:t>
      </w:r>
      <w:proofErr w:type="spellEnd"/>
      <w:r>
        <w:t xml:space="preserve"> and </w:t>
      </w:r>
      <w:proofErr w:type="spellStart"/>
      <w:r>
        <w:t>Sniegowski</w:t>
      </w:r>
      <w:proofErr w:type="spellEnd"/>
      <w:r>
        <w:t xml:space="preserve"> </w:t>
      </w:r>
      <w:r>
        <w:fldChar w:fldCharType="begin" w:fldLock="1"/>
      </w:r>
      <w:r w:rsidR="00A87B4D">
        <w:instrText>ADDIN CSL_CITATION { "citationItems" : [ { "id" : "ITEM-1", "itemData" : { "DOI" : "10.1186/1471-2148-11-158", "ISSN" : "1471-2148", "PMID" : "21649918", "abstract" : "In asexual populations, mutators may be expected to hitchhike with associated beneficial mutations. In sexual populations, recombination is predicted to erode such associations, inhibiting mutator hitchhiking. To investigate the effect of recombination on mutators experimentally, we compared the frequency dynamics of a mutator allele (msh2\u0394) in sexual and asexual populations of Saccharomyces cerevisiae.", "author" : [ { "dropping-particle" : "", "family" : "Raynes", "given" : "Yevgeniy", "non-dropping-particle" : "", "parse-names" : false, "suffix" : "" }, { "dropping-particle" : "", "family" : "Gazzara", "given" : "Matthew R.", "non-dropping-particle" : "", "parse-names" : false, "suffix" : "" }, { "dropping-particle" : "", "family" : "Sniegowski", "given" : "Paul D.", "non-dropping-particle" : "", "parse-names" : false, "suffix" : "" } ], "container-title" : "BMC evolutionary biology", "id" : "ITEM-1", "issue" : "1", "issued" : { "date-parts" : [ [ "2011", "1" ] ] }, "note" : "In asexual diploids, The evolved mutator clones were substantially and significantly more fit than the ancestral mutator strain, strongly suggesting that mutators rose in frequency by hitchhiking with benefi- cial mutations\nthe failure of msh2\u2206 to hitchhike in sexual populations is consistent with the predicted qualitative effect of recombination in separating mutators from beneficial mutations [9,10].\n        \nif strongly deleterious mutations are common, then indir- ect selection against a mutator can act over the short term, if the organism has a haploid phase", "page" : "158", "publisher" : "BioMed Central Ltd", "title" : "Mutator dynamics in sexual and asexual experimental populations of yeast.", "type" : "article-journal", "volume" : "11" }, "suppress-author" : 1, "uris" : [ "http://www.mendeley.com/documents/?uuid=0926a3d4-5246-45f9-96e9-8123622fe829" ] } ], "mendeley" : { "previouslyFormattedCitation" : "(2011)" }, "properties" : { "noteIndex" : 0 }, "schema" : "https://github.com/citation-style-language/schema/raw/master/csl-citation.json" }</w:instrText>
      </w:r>
      <w:r>
        <w:fldChar w:fldCharType="separate"/>
      </w:r>
      <w:r w:rsidRPr="0034310A">
        <w:rPr>
          <w:noProof/>
        </w:rPr>
        <w:t>(2011)</w:t>
      </w:r>
      <w:r>
        <w:fldChar w:fldCharType="end"/>
      </w:r>
      <w:r>
        <w:t xml:space="preserve"> studies the dynamics of a mutator allele in sexual and asexual populations of </w:t>
      </w:r>
      <w:r>
        <w:rPr>
          <w:i/>
          <w:iCs/>
        </w:rPr>
        <w:t xml:space="preserve">S. </w:t>
      </w:r>
      <w:proofErr w:type="spellStart"/>
      <w:r>
        <w:rPr>
          <w:i/>
          <w:iCs/>
        </w:rPr>
        <w:t>cerevisiae</w:t>
      </w:r>
      <w:proofErr w:type="spellEnd"/>
      <w:r>
        <w:t xml:space="preserve">. They found that in asexual diploid </w:t>
      </w:r>
      <w:proofErr w:type="gramStart"/>
      <w:r>
        <w:t>populations</w:t>
      </w:r>
      <w:proofErr w:type="gramEnd"/>
      <w:r>
        <w:t xml:space="preserve"> mutator alleles outcompeted </w:t>
      </w:r>
      <w:proofErr w:type="spellStart"/>
      <w:r>
        <w:t>wildtypes</w:t>
      </w:r>
      <w:proofErr w:type="spellEnd"/>
      <w:r>
        <w:t xml:space="preserve">, </w:t>
      </w:r>
      <w:r>
        <w:rPr>
          <w:rFonts w:cstheme="minorBidi"/>
        </w:rPr>
        <w:t>but were driven to extinction in sexual populations. Interestingly, mutator alleles went to extinction in asexual haploid populations</w:t>
      </w:r>
      <w:r w:rsidR="004975CD">
        <w:rPr>
          <w:rFonts w:cstheme="minorBidi"/>
        </w:rPr>
        <w:t xml:space="preserve">. Because sexual yeast </w:t>
      </w:r>
      <w:proofErr w:type="gramStart"/>
      <w:r w:rsidR="004975CD">
        <w:rPr>
          <w:rFonts w:cstheme="minorBidi"/>
        </w:rPr>
        <w:t>go</w:t>
      </w:r>
      <w:proofErr w:type="gramEnd"/>
      <w:r w:rsidR="004975CD">
        <w:rPr>
          <w:rFonts w:cstheme="minorBidi"/>
        </w:rPr>
        <w:t xml:space="preserve"> through a haploid phase,</w:t>
      </w:r>
      <w:r>
        <w:rPr>
          <w:rFonts w:cstheme="minorBidi"/>
        </w:rPr>
        <w:t xml:space="preserve"> </w:t>
      </w:r>
      <w:r w:rsidR="004975CD">
        <w:rPr>
          <w:rFonts w:cstheme="minorBidi"/>
        </w:rPr>
        <w:t>these results suggest</w:t>
      </w:r>
      <w:r>
        <w:rPr>
          <w:rFonts w:cstheme="minorBidi"/>
        </w:rPr>
        <w:t xml:space="preserve"> that the force driving the mutator dynamics </w:t>
      </w:r>
      <w:r w:rsidR="004975CD">
        <w:rPr>
          <w:rFonts w:cstheme="minorBidi"/>
        </w:rPr>
        <w:t xml:space="preserve">in this experiment </w:t>
      </w:r>
      <w:r>
        <w:rPr>
          <w:rFonts w:cstheme="minorBidi"/>
        </w:rPr>
        <w:t xml:space="preserve">is </w:t>
      </w:r>
      <w:r w:rsidR="004975CD">
        <w:rPr>
          <w:rFonts w:cstheme="minorBidi"/>
        </w:rPr>
        <w:t>the expression of recessive deleterious mutations in the haploid phase, rather than the different effects of recombination.</w:t>
      </w:r>
      <w:r w:rsidR="00F464DB">
        <w:rPr>
          <w:rFonts w:cstheme="minorBidi"/>
        </w:rPr>
        <w:t xml:space="preserve"> // ref to </w:t>
      </w:r>
      <w:proofErr w:type="spellStart"/>
      <w:r w:rsidR="00F464DB">
        <w:rPr>
          <w:rFonts w:cstheme="minorBidi"/>
        </w:rPr>
        <w:t>Masel</w:t>
      </w:r>
      <w:proofErr w:type="spellEnd"/>
      <w:r w:rsidR="00F464DB">
        <w:rPr>
          <w:rFonts w:cstheme="minorBidi"/>
        </w:rPr>
        <w:t xml:space="preserve"> 2011? //</w:t>
      </w:r>
    </w:p>
    <w:p w:rsidR="000E766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8C2D59" w:rsidRDefault="008C2D59" w:rsidP="008C2D59">
      <w:r>
        <w:t xml:space="preserve">A recent study in </w:t>
      </w:r>
      <w:r w:rsidRPr="00282723">
        <w:rPr>
          <w:i/>
          <w:iCs/>
        </w:rPr>
        <w:t>Streptococcus pneumonia</w:t>
      </w:r>
      <w:r w:rsidR="00CF2298">
        <w:t xml:space="preserve"> by </w:t>
      </w:r>
      <w:proofErr w:type="spellStart"/>
      <w:r w:rsidR="00CF2298">
        <w:t>Engelmoer</w:t>
      </w:r>
      <w:proofErr w:type="spellEnd"/>
      <w:r w:rsidR="00CF2298">
        <w:t xml:space="preserve"> et al.</w:t>
      </w:r>
      <w:r>
        <w:t xml:space="preserve"> </w:t>
      </w:r>
      <w:r>
        <w:fldChar w:fldCharType="begin" w:fldLock="1"/>
      </w:r>
      <w:r w:rsidR="00A87B4D">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suppress-author" : 1, "uris" : [ "http://www.mendeley.com/documents/?uuid=96265103-5956-4803-afb4-1b193191da6f" ] } ], "mendeley" : { "previouslyFormattedCitation" : "(2013)" }, "properties" : { "noteIndex" : 0 }, "schema" : "https://github.com/citation-style-language/schema/raw/master/csl-citation.json" }</w:instrText>
      </w:r>
      <w:r>
        <w:fldChar w:fldCharType="separate"/>
      </w:r>
      <w:r w:rsidR="00CF2298" w:rsidRPr="00CF2298">
        <w:rPr>
          <w:noProof/>
        </w:rPr>
        <w:t>(2013)</w:t>
      </w:r>
      <w:r>
        <w:fldChar w:fldCharType="end"/>
      </w:r>
      <w:r>
        <w:t xml:space="preserve"> found that: (</w:t>
      </w:r>
      <w:proofErr w:type="spellStart"/>
      <w:r>
        <w:t>i</w:t>
      </w:r>
      <w:proofErr w:type="spellEnd"/>
      <w:r>
        <w:t xml:space="preserve">) transformation is more favorable under stress; (ii) that this advantage is due to the reduction of the mutational load; and (ii) that transformation limits the fixation of mutator alleles. </w:t>
      </w:r>
      <w:r w:rsidRPr="000A33B4">
        <w:rPr>
          <w:highlight w:val="yellow"/>
        </w:rPr>
        <w:t xml:space="preserve">Our theoretical results </w:t>
      </w:r>
      <w:r>
        <w:rPr>
          <w:highlight w:val="yellow"/>
        </w:rPr>
        <w:t xml:space="preserve">agree </w:t>
      </w:r>
      <w:r w:rsidRPr="000A33B4">
        <w:rPr>
          <w:highlight w:val="yellow"/>
        </w:rPr>
        <w:t xml:space="preserve">with these </w:t>
      </w:r>
      <w:r>
        <w:rPr>
          <w:highlight w:val="yellow"/>
        </w:rPr>
        <w:t xml:space="preserve">experimental </w:t>
      </w:r>
      <w:r w:rsidRPr="000A33B4">
        <w:rPr>
          <w:highlight w:val="yellow"/>
        </w:rPr>
        <w:t xml:space="preserve">results. However, </w:t>
      </w:r>
      <w:r>
        <w:rPr>
          <w:highlight w:val="yellow"/>
        </w:rPr>
        <w:t xml:space="preserve">stress-induced mutagenesis has been documented in </w:t>
      </w:r>
      <w:r>
        <w:rPr>
          <w:i/>
          <w:iCs/>
          <w:highlight w:val="yellow"/>
        </w:rPr>
        <w:t xml:space="preserve">S. pneumonia </w:t>
      </w:r>
      <w:r>
        <w:rPr>
          <w:highlight w:val="yellow"/>
        </w:rPr>
        <w:t xml:space="preserve">under similar stress conditions </w:t>
      </w:r>
      <w:r>
        <w:rPr>
          <w:highlight w:val="yellow"/>
        </w:rPr>
        <w:fldChar w:fldCharType="begin" w:fldLock="1"/>
      </w:r>
      <w:r w:rsidR="00A87B4D">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Pr>
          <w:highlight w:val="yellow"/>
        </w:rPr>
        <w:fldChar w:fldCharType="separate"/>
      </w:r>
      <w:r w:rsidRPr="00234877">
        <w:rPr>
          <w:noProof/>
          <w:highlight w:val="yellow"/>
        </w:rPr>
        <w:t>(Henderson-Begg, Livermore, and Hall 2006)</w:t>
      </w:r>
      <w:r>
        <w:rPr>
          <w:highlight w:val="yellow"/>
        </w:rPr>
        <w:fldChar w:fldCharType="end"/>
      </w:r>
      <w:r>
        <w:rPr>
          <w:highlight w:val="yellow"/>
        </w:rPr>
        <w:t xml:space="preserve">, and </w:t>
      </w:r>
      <w:r w:rsidRPr="000A33B4">
        <w:rPr>
          <w:highlight w:val="yellow"/>
        </w:rPr>
        <w:t>our results suggest that stress-induced mutators will not be limited by transformation, at least no</w:t>
      </w:r>
      <w:r>
        <w:rPr>
          <w:highlight w:val="yellow"/>
        </w:rPr>
        <w:t>t</w:t>
      </w:r>
      <w:r w:rsidRPr="000A33B4">
        <w:rPr>
          <w:highlight w:val="yellow"/>
        </w:rPr>
        <w:t xml:space="preserve"> to the extent that constitutive mutators are.</w:t>
      </w:r>
      <w:r>
        <w:t xml:space="preserve"> </w:t>
      </w:r>
    </w:p>
    <w:p w:rsidR="008C2D59" w:rsidRPr="00721F05" w:rsidRDefault="008C2D59" w:rsidP="008C2D59">
      <w:r>
        <w:t>//</w:t>
      </w:r>
      <w:r w:rsidRPr="00FD5114">
        <w:t xml:space="preserve"> </w:t>
      </w:r>
      <w:proofErr w:type="spellStart"/>
      <w:r w:rsidRPr="00984BB7">
        <w:t>Raynes</w:t>
      </w:r>
      <w:proofErr w:type="spellEnd"/>
      <w:r>
        <w:t xml:space="preserve"> &amp; </w:t>
      </w:r>
      <w:proofErr w:type="spellStart"/>
      <w:r w:rsidRPr="00984BB7">
        <w:t>Sniegowski</w:t>
      </w:r>
      <w:proofErr w:type="spellEnd"/>
      <w:r>
        <w:t xml:space="preserve"> </w:t>
      </w:r>
      <w:proofErr w:type="gramStart"/>
      <w:r>
        <w:t>2011 ?</w:t>
      </w:r>
      <w:proofErr w:type="gramEnd"/>
      <w:r>
        <w:t>//</w:t>
      </w:r>
    </w:p>
    <w:p w:rsidR="000E7665" w:rsidRPr="00721F05" w:rsidRDefault="00D909F0" w:rsidP="00D909F0">
      <w:pPr>
        <w:pStyle w:val="Heading3"/>
      </w:pPr>
      <w:r>
        <w:t>Strategies for generation of genetic variation</w:t>
      </w:r>
    </w:p>
    <w:p w:rsidR="007369B1" w:rsidRDefault="00984CCE" w:rsidP="008C2D59">
      <w:r>
        <w:t>In addition to</w:t>
      </w:r>
      <w:r w:rsidR="00B360AC">
        <w:t xml:space="preserve"> stress-induced mutagenesis</w:t>
      </w:r>
      <w:r w:rsidR="008C2D59">
        <w:t xml:space="preserve"> (see</w:t>
      </w:r>
      <w:r w:rsidR="00B360AC">
        <w:t xml:space="preserve"> </w:t>
      </w:r>
      <w:r w:rsidR="008C2D59">
        <w:t>I</w:t>
      </w:r>
      <w:r w:rsidR="00B360AC">
        <w:t>ntroduction</w:t>
      </w:r>
      <w:r w:rsidR="008C2D59">
        <w:t>)</w:t>
      </w:r>
      <w:r w:rsidR="00B360AC">
        <w:t xml:space="preserve">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w:t>
      </w:r>
      <w:proofErr w:type="spellStart"/>
      <w:r w:rsidR="00B360AC">
        <w:t>i</w:t>
      </w:r>
      <w:proofErr w:type="spellEnd"/>
      <w:r w:rsidR="00B360AC">
        <w:t>) s</w:t>
      </w:r>
      <w:r w:rsidR="00C861BA" w:rsidRPr="00721F05">
        <w:t>tress-induced reco</w:t>
      </w:r>
      <w:r w:rsidR="00B360AC">
        <w:t>mbination</w:t>
      </w:r>
      <w:r w:rsidR="008C2D59">
        <w:t>, which</w:t>
      </w:r>
      <w:r w:rsidR="00B360AC">
        <w:t xml:space="preserve"> </w:t>
      </w:r>
      <w:r w:rsidR="00C861BA" w:rsidRPr="00721F05">
        <w:t xml:space="preserve">has been documented in bacteria </w:t>
      </w:r>
      <w:r w:rsidR="00C861BA" w:rsidRPr="00721F05">
        <w:fldChar w:fldCharType="begin" w:fldLock="1"/>
      </w:r>
      <w:r w:rsidR="00A87B4D">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A87B4D">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A87B4D">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A87B4D">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nduction of both recombination and mutation by stress</w:t>
      </w:r>
      <w:r w:rsidR="008C2D59">
        <w:t xml:space="preserve">, which </w:t>
      </w:r>
      <w:r w:rsidR="009A53A3">
        <w:t xml:space="preserve">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A87B4D">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8C2D59" w:rsidRPr="00721F05" w:rsidRDefault="008C2D59" w:rsidP="008C2D59">
      <w:r>
        <w:t>In our model, r</w:t>
      </w:r>
      <w:r w:rsidRPr="00721F05">
        <w:t xml:space="preserve">ecombination occurs by transformation </w:t>
      </w:r>
      <w:r w:rsidRPr="00721F05">
        <w:fldChar w:fldCharType="begin" w:fldLock="1"/>
      </w:r>
      <w:r w:rsidR="00A87B4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Pr="00721F05">
        <w:fldChar w:fldCharType="separate"/>
      </w:r>
      <w:r w:rsidRPr="008834FE">
        <w:rPr>
          <w:noProof/>
        </w:rPr>
        <w:t>(Avery 1944; Redfield 1988)</w:t>
      </w:r>
      <w:r w:rsidRPr="00721F05">
        <w:fldChar w:fldCharType="end"/>
      </w:r>
      <w:r w:rsidRPr="00721F05">
        <w:t>. This mechanism allows individual cells to recombine</w:t>
      </w:r>
      <w:r>
        <w:t xml:space="preserve"> small fragments of</w:t>
      </w:r>
      <w:r w:rsidRPr="00721F05">
        <w:t xml:space="preserve"> foreign DNA into their genome. </w:t>
      </w:r>
      <w:r>
        <w:t>We concentrated on this mechanism because, o</w:t>
      </w:r>
      <w:r w:rsidRPr="00721F05">
        <w:t>f the three known mechanisms for bacterial horizontal gene transfer (</w:t>
      </w:r>
      <w:r>
        <w:t xml:space="preserve">transformation, </w:t>
      </w:r>
      <w:r w:rsidRPr="00721F05">
        <w:t>conjugation and transduction), transformation is the only one actively regulated by the cells and the</w:t>
      </w:r>
      <w:r>
        <w:t xml:space="preserve"> one</w:t>
      </w:r>
      <w:r w:rsidRPr="00721F05">
        <w:t xml:space="preserve"> most likely to have evolved due to its adaptive properties </w:t>
      </w:r>
      <w:r w:rsidRPr="00721F05">
        <w:fldChar w:fldCharType="begin" w:fldLock="1"/>
      </w:r>
      <w:r w:rsidR="00A87B4D">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Pr="00721F05">
        <w:fldChar w:fldCharType="separate"/>
      </w:r>
      <w:r w:rsidRPr="009A53A3">
        <w:rPr>
          <w:noProof/>
        </w:rPr>
        <w:t>(Redfield 1993; Matic, Taddei, and Radman 1996; Redfield, Schrag, and Dean 1997; Tenaillon et al. 2001)</w:t>
      </w:r>
      <w:r w:rsidRPr="00721F05">
        <w:fldChar w:fldCharType="end"/>
      </w:r>
      <w:r>
        <w:t xml:space="preserve">. In addition, transformation has been suggested as the precursor of eukaryotic meiosis and to be regulated by stress </w:t>
      </w:r>
      <w:r>
        <w:fldChar w:fldCharType="begin" w:fldLock="1"/>
      </w:r>
      <w:r w:rsidR="00A87B4D">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fldChar w:fldCharType="separate"/>
      </w:r>
      <w:r w:rsidRPr="009C5297">
        <w:rPr>
          <w:noProof/>
        </w:rPr>
        <w:t>(Bernstein and Bernstein 2010)</w:t>
      </w:r>
      <w:r>
        <w:fldChar w:fldCharType="end"/>
      </w:r>
      <w:r>
        <w:t xml:space="preserve">. </w:t>
      </w:r>
    </w:p>
    <w:p w:rsidR="008C2D59" w:rsidRDefault="008C2D59" w:rsidP="001D305B"/>
    <w:p w:rsidR="00B360AC" w:rsidRPr="00721F05" w:rsidRDefault="00D909F0" w:rsidP="00D909F0">
      <w:pPr>
        <w:pStyle w:val="Heading3"/>
      </w:pPr>
      <w:r>
        <w:t>Conclusions</w:t>
      </w:r>
    </w:p>
    <w:p w:rsidR="00D909F0" w:rsidRDefault="001D305B" w:rsidP="00D909F0">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A87B4D">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A87B4D">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and virulence factors </w:t>
      </w:r>
      <w:r w:rsidR="004979BE" w:rsidRPr="004979BE">
        <w:fldChar w:fldCharType="begin" w:fldLock="1"/>
      </w:r>
      <w:r w:rsidR="00A87B4D">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A87B4D">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A87B4D">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A87B4D">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A87B4D">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bookmarkStart w:id="18" w:name="h.34m4hofc43lp"/>
      <w:bookmarkStart w:id="19" w:name="_Toc336511474"/>
      <w:bookmarkEnd w:id="18"/>
    </w:p>
    <w:p w:rsidR="00A77B3E" w:rsidRPr="00721F05" w:rsidRDefault="005055C2" w:rsidP="00D909F0">
      <w:pPr>
        <w:pStyle w:val="Heading1"/>
      </w:pPr>
      <w:r w:rsidRPr="00721F05">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DE3D33">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6D3E77" w:rsidRDefault="006D3E77">
      <w:pPr>
        <w:spacing w:after="200" w:line="276" w:lineRule="auto"/>
        <w:ind w:firstLine="0"/>
        <w:rPr>
          <w:rFonts w:cstheme="minorBidi"/>
          <w:sz w:val="20"/>
          <w:szCs w:val="20"/>
        </w:rPr>
      </w:pPr>
      <w:r>
        <w:rPr>
          <w:sz w:val="20"/>
          <w:szCs w:val="20"/>
        </w:rPr>
        <w:br w:type="page"/>
      </w:r>
    </w:p>
    <w:p w:rsidR="00BA6A91" w:rsidRPr="00721F05" w:rsidRDefault="00BA6A91" w:rsidP="00D35177">
      <w:pPr>
        <w:pStyle w:val="Caption"/>
        <w:divId w:val="1620528373"/>
      </w:pPr>
      <w:proofErr w:type="gramStart"/>
      <w:r w:rsidRPr="00721F05">
        <w:t xml:space="preserve">Table </w:t>
      </w:r>
      <w:r>
        <w:t>2.</w:t>
      </w:r>
      <w:proofErr w:type="gramEnd"/>
      <w:r>
        <w:t xml:space="preserve"> Evolutionary </w:t>
      </w:r>
      <w:r w:rsidR="00D35177">
        <w:t>processes</w:t>
      </w:r>
      <w:r>
        <w:t xml:space="preserve"> </w:t>
      </w:r>
      <w:r w:rsidR="00D35177">
        <w:t xml:space="preserve">affecting the </w:t>
      </w:r>
      <w:r>
        <w:t xml:space="preserve">evolution </w:t>
      </w:r>
      <w:r w:rsidR="00D35177">
        <w:t>of the mutation rate</w:t>
      </w:r>
    </w:p>
    <w:tbl>
      <w:tblPr>
        <w:tblStyle w:val="LightShading"/>
        <w:tblW w:w="5000" w:type="pct"/>
        <w:tblLayout w:type="fixed"/>
        <w:tblLook w:val="04A0" w:firstRow="1" w:lastRow="0" w:firstColumn="1" w:lastColumn="0" w:noHBand="0" w:noVBand="1"/>
      </w:tblPr>
      <w:tblGrid>
        <w:gridCol w:w="1242"/>
        <w:gridCol w:w="1134"/>
        <w:gridCol w:w="1276"/>
        <w:gridCol w:w="846"/>
        <w:gridCol w:w="1280"/>
        <w:gridCol w:w="1985"/>
        <w:gridCol w:w="1479"/>
      </w:tblGrid>
      <w:tr w:rsidR="00D35177" w:rsidRPr="00721F05" w:rsidTr="00DF04C6">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val="restart"/>
          </w:tcPr>
          <w:p w:rsidR="00D35177" w:rsidRDefault="00D35177" w:rsidP="00687518">
            <w:pPr>
              <w:ind w:firstLine="0"/>
              <w:rPr>
                <w:i/>
                <w:iCs/>
                <w:sz w:val="18"/>
                <w:szCs w:val="18"/>
              </w:rPr>
            </w:pPr>
            <w:r>
              <w:rPr>
                <w:i/>
                <w:iCs/>
                <w:sz w:val="18"/>
                <w:szCs w:val="18"/>
              </w:rPr>
              <w:t>Process</w:t>
            </w:r>
          </w:p>
        </w:tc>
        <w:tc>
          <w:tcPr>
            <w:tcW w:w="1134"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276"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111" w:type="dxa"/>
            <w:gridSpan w:val="3"/>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c>
          <w:tcPr>
            <w:tcW w:w="1479" w:type="dxa"/>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References</w:t>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tcPr>
          <w:p w:rsidR="00D35177" w:rsidRPr="00721F05" w:rsidRDefault="00D35177" w:rsidP="00BA6A91">
            <w:pPr>
              <w:ind w:firstLine="0"/>
              <w:rPr>
                <w:i/>
                <w:iCs/>
                <w:sz w:val="18"/>
                <w:szCs w:val="18"/>
              </w:rPr>
            </w:pPr>
          </w:p>
        </w:tc>
        <w:tc>
          <w:tcPr>
            <w:tcW w:w="1134" w:type="dxa"/>
            <w:vMerge/>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276" w:type="dxa"/>
            <w:vMerge/>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846"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3265" w:type="dxa"/>
            <w:gridSpan w:val="2"/>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c>
          <w:tcPr>
            <w:tcW w:w="1479"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6D3E77">
            <w:pPr>
              <w:ind w:firstLine="0"/>
              <w:rPr>
                <w:sz w:val="18"/>
                <w:szCs w:val="18"/>
              </w:rPr>
            </w:pPr>
            <w:r>
              <w:rPr>
                <w:sz w:val="18"/>
                <w:szCs w:val="18"/>
              </w:rPr>
              <w:t>Background trapping / A ruby in the rubbish</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appearing on a deleterious background are less likely to fix</w:t>
            </w:r>
          </w:p>
        </w:tc>
        <w:tc>
          <w:tcPr>
            <w:tcW w:w="1985" w:type="dxa"/>
          </w:tcPr>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can be rescued from deleterious background by recombination</w:t>
            </w:r>
          </w:p>
        </w:tc>
        <w:tc>
          <w:tcPr>
            <w:tcW w:w="1479"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abstract" : "This study presents a mathematical model in which a single beneficial mutation arises in a very large population that is subject to frequent deleterious mutations. The results suggest that, if the population is sexual, then the deleterious mutations will have little effect on the ultimate fate of the beneficial mutation. However, if most offspring are produced asexually, then the probability that the beneficial mutation will be lost from the population may be greatly enhanced by the deleterious mutations. Thus, sexual populations may adapt much more quickly than populations where most reproduction is asexual. Some of the results were produced using computer simulation methods, and a technique was developed that allows treatment of arbitrarily large numbers of individuals in a reasonable amount of computer time. This technique may be of prove useful for the analysis of a wide variety of models, though there are some constraints on its applicability. For example, the technique requires that reproduction can be described by Poisson processes.", "author" : [ { "dropping-particle" : "", "family" : "Peck", "given" : "Joel R", "non-dropping-particle" : "", "parse-names" : false, "suffix" : "" } ], "container-title" : "Genetics", "id" : "ITEM-1", "issue" : "2", "issued" : { "date-parts" : [ [ "1994" ] ] }, "page" : "597-606", "title" : "A Ruby in the Rubbish: Beneficial Mutations, Deleterious Mutations", "type" : "article-journal", "volume" : "137" }, "uris" : [ "http://www.mendeley.com/documents/?uuid=e83eb8e3-9ca5-4178-a4ff-57dc9dbef47f" ] }, { "id" : "ITEM-2", "itemData" : { "PMID" : "8082838", "abstract" : "This paper analyses the effects of selection against deleterious alleles maintained by mutation ('background selection') on rates of evolution and levels of genetic diversity at weakly selected, completely linked, loci. General formulae are derived for the expected rates of gene substitution and genetic diversity, relative to the neutral case, as a function of selection and dominance coefficients at the loci in question, and of the frequency of gametes that are free of deleterious mutations with respect to the loci responsible for background selection. As in the neutral case, most effects of background selection can be predicted by considering the effective size of the population to be multiplied by the frequency of mutation-free gametes. Levels of genetic diversity can be sharply reduced by background selection, with the result that values for sites under selection approach those for neutral variants subject to the same regime of background selection. Rates of fixation of slightly deleterious mutations are increased by background selection, and rates of fixation of advantageous mutations are reduced. The properties of sex-linked and autosomal loci in random-mating populations are compared, and the effects of background selection on asexual and self-fertilizing populations are considered. The implications of these results for the interpretation of studies of molecular evolution and variation are discussed.", "author" : [ { "dropping-particle" : "", "family" : "Charlesworth", "given" : "Brian", "non-dropping-particle" : "", "parse-names" : false, "suffix" : "" } ], "container-title" : "Genetical research", "id" : "ITEM-2", "issue" : "3", "issued" : { "date-parts" : [ [ "1994", "6" ] ] }, "page" : "213-27", "title" : "The effect of background selection against deleterious mutations on weakly selected, linked variants.", "type" : "article-journal", "volume" : "63" }, "uris" : [ "http://www.mendeley.com/documents/?uuid=45e7f554-0fef-4524-a7da-bd73ba5224b4"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mendeley" : { "previouslyFormattedCitation" : "(Peck 1994; Charlesworth 1994; Johnson and Barton 2002)" }, "properties" : { "noteIndex" : 0 }, "schema" : "https://github.com/citation-style-language/schema/raw/master/csl-citation.json" }</w:instrText>
            </w:r>
            <w:r>
              <w:rPr>
                <w:sz w:val="18"/>
                <w:szCs w:val="18"/>
              </w:rPr>
              <w:fldChar w:fldCharType="separate"/>
            </w:r>
            <w:r w:rsidRPr="00D35177">
              <w:rPr>
                <w:noProof/>
                <w:sz w:val="18"/>
                <w:szCs w:val="18"/>
              </w:rPr>
              <w:t>(Peck 1994; Charlesworth 1994; Johnson and Barton 2002)</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A87B4D">
            <w:pPr>
              <w:ind w:firstLine="0"/>
              <w:rPr>
                <w:sz w:val="18"/>
                <w:szCs w:val="18"/>
              </w:rPr>
            </w:pPr>
            <w:r>
              <w:rPr>
                <w:sz w:val="18"/>
                <w:szCs w:val="18"/>
              </w:rPr>
              <w:t>Evolutionary traction</w:t>
            </w:r>
          </w:p>
        </w:tc>
        <w:tc>
          <w:tcPr>
            <w:tcW w:w="1134"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276"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of deleterious mutations with beneficial one reduces the population mean fitness</w:t>
            </w:r>
          </w:p>
        </w:tc>
        <w:tc>
          <w:tcPr>
            <w:tcW w:w="1985" w:type="dxa"/>
          </w:tcPr>
          <w:p w:rsidR="00D35177" w:rsidRPr="00721F05" w:rsidRDefault="00D35177" w:rsidP="00D351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duces hitchhiking, therefore increases mean fitness</w:t>
            </w:r>
          </w:p>
        </w:tc>
        <w:tc>
          <w:tcPr>
            <w:tcW w:w="1479"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DOI" : "10.1111/j.1420-9101.2004.00858.x", "ISSN" : "1010-061X", "PMID" : "15715837", "abstract" : "The advantage of sexual reproduction remains a puzzle for evolutionary biologists. Everything else being equal, asexual populations are expected to have twice the number of offspring produced by similar sexual populations. Yet, asexual species are uncommon among higher eukaryotes. In models assuming small populations, high mutation rates, or frequent environmental changes, sexual reproduction seems to have at least a two-fold advantage over asexuality. But the advantage of sex for large populations, low mutation rates, and rare or mild environmental changes remains a conundrum. Here we show that without recombination, rare advantageous mutations can result in increased accumulation of deleterious mutations ('evolutionary traction'), which explains the long-term advantage of sex under a wide parameter range.", "author" : [ { "dropping-particle" : "", "family" : "Hadany", "given" : "Lilach", "non-dropping-particle" : "", "parse-names" : false, "suffix" : "" }, { "dropping-particle" : "", "family" : "Feldman", "given" : "Marcus W.", "non-dropping-particle" : "", "parse-names" : false, "suffix" : "" } ], "container-title" : "Journal of evolutionary biology", "id" : "ITEM-1", "issue" : "2", "issued" : { "date-parts" : [ [ "2005", "3" ] ] }, "page" : "309-14", "title" : "Evolutionary traction: the cost of adaptation and the evolution of sex.", "type" : "article-journal", "volume" : "18" }, "uris" : [ "http://www.mendeley.com/documents/?uuid=7003d693-f249-49c5-9219-da43f286bae1" ] } ], "mendeley" : { "previouslyFormattedCitation" : "(Hadany and Feldman 2005)" }, "properties" : { "noteIndex" : 0 }, "schema" : "https://github.com/citation-style-language/schema/raw/master/csl-citation.json" }</w:instrText>
            </w:r>
            <w:r>
              <w:rPr>
                <w:sz w:val="18"/>
                <w:szCs w:val="18"/>
              </w:rPr>
              <w:fldChar w:fldCharType="separate"/>
            </w:r>
            <w:r w:rsidRPr="00D35177">
              <w:rPr>
                <w:noProof/>
                <w:sz w:val="18"/>
                <w:szCs w:val="18"/>
              </w:rPr>
              <w:t>(Hadany and Feldman 2005)</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tation accumulation</w:t>
            </w:r>
          </w:p>
        </w:tc>
        <w:tc>
          <w:tcPr>
            <w:tcW w:w="1134"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SB </w:t>
            </w:r>
          </w:p>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p>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ial bottlenecks</w:t>
            </w:r>
          </w:p>
        </w:tc>
        <w:tc>
          <w:tcPr>
            <w:tcW w:w="2126" w:type="dxa"/>
            <w:gridSpan w:val="2"/>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reduce mean fitness; when occurring on the background of a beneficial mutation, this leads to decreased fixation probability</w:t>
            </w:r>
          </w:p>
        </w:tc>
        <w:tc>
          <w:tcPr>
            <w:tcW w:w="1985" w:type="dxa"/>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 Depends if there is positive or negative epistasis?</w:t>
            </w:r>
          </w:p>
        </w:tc>
        <w:tc>
          <w:tcPr>
            <w:tcW w:w="1479"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id" : "ITEM-2", "itemData" : { "DOI" : "10.1038/336435a0", "ISSN" : "0028-0836", "PMID" : "3057385", "abstract" : "The origin and maintenance of sexual reproduction continues to be an important problem in evolutionary biology. If the deleterious mutation rate per genome per generation is greater than 1, then the greater efficiency of selection against these mutations in sexual populations may be responsible for the evolution of sex and related phenomena. In modern human populations detrimental mutations with small individual effects are probably accumulating faster than they are being eliminated by selection.", "author" : [ { "dropping-particle" : "", "family" : "Kondrashov", "given" : "Alexey S.", "non-dropping-particle" : "", "parse-names" : false, "suffix" : "" } ], "container-title" : "Nature", "id" : "ITEM-2", "issue" : "6198", "issued" : { "date-parts" : [ [ "1988", "12", "1" ] ] }, "page" : "435-40", "title" : "Deleterious mutations and the evolution of sexual reproduction.", "type" : "article-journal", "volume" : "336" }, "uris" : [ "http://www.mendeley.com/documents/?uuid=caad6c6a-6624-49b9-8088-4b52dd76b817" ] } ], "mendeley" : { "previouslyFormattedCitation" : "(Johnson and Barton 2002; Kondrashov 1988)" }, "properties" : { "noteIndex" : 0 }, "schema" : "https://github.com/citation-style-language/schema/raw/master/csl-citation.json" }</w:instrText>
            </w:r>
            <w:r>
              <w:rPr>
                <w:sz w:val="18"/>
                <w:szCs w:val="18"/>
              </w:rPr>
              <w:fldChar w:fldCharType="separate"/>
            </w:r>
            <w:r w:rsidRPr="00D35177">
              <w:rPr>
                <w:noProof/>
                <w:sz w:val="18"/>
                <w:szCs w:val="18"/>
              </w:rPr>
              <w:t>(Johnson and Barton 2002; Kondrashov 1988)</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ller’s ratchet</w:t>
            </w:r>
          </w:p>
        </w:tc>
        <w:tc>
          <w:tcPr>
            <w:tcW w:w="1134" w:type="dxa"/>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SB </w:t>
            </w:r>
          </w:p>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746332"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w:t>
            </w:r>
            <w:r w:rsidR="00746332">
              <w:rPr>
                <w:sz w:val="18"/>
                <w:szCs w:val="18"/>
              </w:rPr>
              <w:t>.</w:t>
            </w:r>
          </w:p>
          <w:p w:rsidR="00D35177" w:rsidRPr="00721F05"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 the early stages of fixation of a beneficial mutation, this reduces fixation probability </w:t>
            </w:r>
          </w:p>
        </w:tc>
        <w:tc>
          <w:tcPr>
            <w:tcW w:w="1985"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c>
          <w:tcPr>
            <w:tcW w:w="1479" w:type="dxa"/>
          </w:tcPr>
          <w:p w:rsidR="00D35177" w:rsidRDefault="00746332"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id" : "ITEM-2", "itemData" : { "ISSN" : "0016-6731", "PMID" : "10757777", "abstract" : "The accumulation of deleterious mutations due to the process known as Muller's ratchet can lead to the degeneration of nonrecombining populations. We present an analytical approximation for the rate at which this process is expected to occur in a haploid population. The approximation is based on a diffusion equation and is valid when N exp(-u/s) &gt; 1, where N is the population size, u is the rate at which deleterious mutations occur, and s is the effect of each mutation on fitness. Simulation results are presented to show that the approximation estimates the rate of the process better than previous approximations for values of mutation rates and selection coefficients that are compatible with the biological data. Under certain conditions, the ratchet can turn at a biologically significant rate when the deterministic equilibrium number of individuals free of mutations is substantially &gt;100. The relevance of this process for the degeneration of Y or neo-Y chromosomes is discussed.", "author" : [ { "dropping-particle" : "", "family" : "Gordo", "given" : "Isabel", "non-dropping-particle" : "", "parse-names" : false, "suffix" : "" }, { "dropping-particle" : "", "family" : "Charlesworth", "given" : "Brian", "non-dropping-particle" : "", "parse-names" : false, "suffix" : "" } ], "container-title" : "Genetics", "id" : "ITEM-2", "issue" : "3", "issued" : { "date-parts" : [ [ "2000", "3" ] ] }, "page" : "1379-87", "title" : "The degeneration of asexual haploid populations and the speed of Muller's ratchet.", "type" : "article-journal", "volume" : "154" }, "uris" : [ "http://www.mendeley.com/documents/?uuid=0bf4d2ee-2782-46fb-95ee-3829094df34c"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mendeley" : { "previouslyFormattedCitation" : "(Haigh 1978; Gordo and Charlesworth 2000; Johnson and Barton 2002)" }, "properties" : { "noteIndex" : 0 }, "schema" : "https://github.com/citation-style-language/schema/raw/master/csl-citation.json" }</w:instrText>
            </w:r>
            <w:r>
              <w:rPr>
                <w:sz w:val="18"/>
                <w:szCs w:val="18"/>
              </w:rPr>
              <w:fldChar w:fldCharType="separate"/>
            </w:r>
            <w:r w:rsidRPr="00746332">
              <w:rPr>
                <w:noProof/>
                <w:sz w:val="18"/>
                <w:szCs w:val="18"/>
              </w:rPr>
              <w:t>(Haigh 1978; Gordo and Charlesworth 2000; Johnson and Barton 2002)</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Appearance of beneficial mutations</w:t>
            </w:r>
            <w:r w:rsidR="00DF04C6">
              <w:rPr>
                <w:sz w:val="18"/>
                <w:szCs w:val="18"/>
              </w:rPr>
              <w:t xml:space="preserve"> / Fisher-Muller effect</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276"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r w:rsidR="00DF04C6">
              <w:rPr>
                <w:sz w:val="18"/>
                <w:szCs w:val="18"/>
              </w:rPr>
              <w:t xml:space="preserve"> but mutations must be accumulated </w:t>
            </w:r>
            <w:proofErr w:type="spellStart"/>
            <w:r w:rsidR="00DF04C6">
              <w:rPr>
                <w:sz w:val="18"/>
                <w:szCs w:val="18"/>
              </w:rPr>
              <w:t>sequentialy</w:t>
            </w:r>
            <w:proofErr w:type="spellEnd"/>
          </w:p>
        </w:tc>
        <w:tc>
          <w:tcPr>
            <w:tcW w:w="1985" w:type="dxa"/>
          </w:tcPr>
          <w:p w:rsidR="00D35177" w:rsidRPr="00721F05" w:rsidRDefault="00746332"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f two or more beneficial mutations must occur together, recombination </w:t>
            </w:r>
            <w:r w:rsidR="00DF04C6">
              <w:rPr>
                <w:sz w:val="18"/>
                <w:szCs w:val="18"/>
              </w:rPr>
              <w:t>can combine mutations generated in separate lineages</w:t>
            </w:r>
          </w:p>
        </w:tc>
        <w:tc>
          <w:tcPr>
            <w:tcW w:w="1479" w:type="dxa"/>
          </w:tcPr>
          <w:p w:rsidR="00D35177" w:rsidRDefault="00746332"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id" : "ITEM-2",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2", "issue" : "2", "issued" : { "date-parts" : [ [ "1974", "10" ] ] }, "page" : "737-56", "title" : "The evolutionary advantage of recombination.", "type" : "article-journal", "volume" : "78" }, "uris" : [ "http://www.mendeley.com/documents/?uuid=35747c4e-ada8-4ffa-b3e0-8d198d4fff13" ] }, { "id" : "ITEM-3", "itemData" : { "author" : [ { "dropping-particle" : "", "family" : "Fisher", "given" : "R.A.", "non-dropping-particle" : "", "parse-names" : false, "suffix" : "" } ], "id" : "ITEM-3", "issued" : { "date-parts" : [ [ "1930" ] ] }, "page" : "272", "publisher" : "Clarendon Press", "publisher-place" : "Oxford", "title" : "The Genetical Theory of Natural Selection", "type" : "book" }, "uris" : [ "http://www.mendeley.com/documents/?uuid=9a1150dc-e0d3-4e3a-ac63-c866b5764a0f" ] } ], "mendeley" : { "previouslyFormattedCitation" : "(Christiansen et al. 1998; Felsenstein 1974; Fisher 1930)" }, "properties" : { "noteIndex" : 0 }, "schema" : "https://github.com/citation-style-language/schema/raw/master/csl-citation.json" }</w:instrText>
            </w:r>
            <w:r>
              <w:rPr>
                <w:sz w:val="18"/>
                <w:szCs w:val="18"/>
              </w:rPr>
              <w:fldChar w:fldCharType="separate"/>
            </w:r>
            <w:r w:rsidR="00DF04C6" w:rsidRPr="00DF04C6">
              <w:rPr>
                <w:noProof/>
                <w:sz w:val="18"/>
                <w:szCs w:val="18"/>
              </w:rPr>
              <w:t>(Christiansen et al. 1998; Felsenstein 1974; Fisher 1930)</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7C3CAB">
            <w:pPr>
              <w:ind w:firstLine="0"/>
              <w:rPr>
                <w:sz w:val="18"/>
                <w:szCs w:val="18"/>
              </w:rPr>
            </w:pPr>
            <w:r>
              <w:rPr>
                <w:sz w:val="18"/>
                <w:szCs w:val="18"/>
              </w:rPr>
              <w:t>Clonal interference</w:t>
            </w:r>
          </w:p>
        </w:tc>
        <w:tc>
          <w:tcPr>
            <w:tcW w:w="1134"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3D797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beneficial mutations reduce the fixation probability of each other</w:t>
            </w:r>
          </w:p>
        </w:tc>
        <w:tc>
          <w:tcPr>
            <w:tcW w:w="1985" w:type="dxa"/>
          </w:tcPr>
          <w:p w:rsidR="00D35177" w:rsidRPr="00721F05" w:rsidRDefault="00D35177"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mutations can recombine to generate a superior genotype, reducing the adaptation time</w:t>
            </w:r>
          </w:p>
        </w:tc>
        <w:tc>
          <w:tcPr>
            <w:tcW w:w="1479" w:type="dxa"/>
          </w:tcPr>
          <w:p w:rsidR="00D35177" w:rsidRDefault="00746332"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id" : "ITEM-2",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2",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id" : "ITEM-3",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3",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Felsenstein 1974; Gerrish and Lenski 1998; Martens and Hallatschek 2011)" }, "properties" : { "noteIndex" : 0 }, "schema" : "https://github.com/citation-style-language/schema/raw/master/csl-citation.json" }</w:instrText>
            </w:r>
            <w:r>
              <w:rPr>
                <w:sz w:val="18"/>
                <w:szCs w:val="18"/>
              </w:rPr>
              <w:fldChar w:fldCharType="separate"/>
            </w:r>
            <w:r w:rsidRPr="00746332">
              <w:rPr>
                <w:noProof/>
                <w:sz w:val="18"/>
                <w:szCs w:val="18"/>
              </w:rPr>
              <w:t>(Felsenstein 1974; Gerrish and Lenski 1998; Martens and Hallatschek 2011)</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t>Selective sweeps</w:t>
            </w:r>
          </w:p>
        </w:tc>
        <w:tc>
          <w:tcPr>
            <w:tcW w:w="1134"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diversity</w:t>
            </w:r>
          </w:p>
        </w:tc>
        <w:tc>
          <w:tcPr>
            <w:tcW w:w="1276"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F04C6" w:rsidRPr="00721F05" w:rsidRDefault="00DF04C6"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tchhiking of neutral mutations with beneficial ones reduces the genetic diversity, which is then restored by mutation</w:t>
            </w:r>
          </w:p>
        </w:tc>
        <w:tc>
          <w:tcPr>
            <w:tcW w:w="1985" w:type="dxa"/>
          </w:tcPr>
          <w:p w:rsidR="00DF04C6" w:rsidRPr="00721F05"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combination regenerates the genetic diversity lost by sweeps and limits the scope of these sweeps</w:t>
            </w:r>
          </w:p>
        </w:tc>
        <w:tc>
          <w:tcPr>
            <w:tcW w:w="1479" w:type="dxa"/>
          </w:tcPr>
          <w:p w:rsidR="00DF04C6"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534/genetics.104.036947", "ISSN" : "0016-6731", "PMID" : "15716498", "abstract" : "A population can adapt to a rapid environmental change or habitat expansion in two ways. It may adapt either through new beneficial mutations that subsequently sweep through the population or by using alleles from the standing genetic variation. We use diffusion theory to calculate the probabilities for selective adaptations and find a large increase in the fixation probability for weak substitutions, if alleles originate from the standing genetic variation. We then determine the parameter regions where each scenario-standing variation vs. new mutations-is more likely. Adaptations from the standing genetic variation are favored if either the selective advantage is weak or the selection coefficient and the mutation rate are both high. Finally, we analyze the probability of \"soft sweeps,\" where multiple copies of the selected allele contribute to a substitution, and discuss the consequences for the footprint of selection on linked neutral variation. We find that soft sweeps with weaker selective footprints are likely under both scenarios if the mutation rate and/or the selection coefficient is high.", "author" : [ { "dropping-particle" : "", "family" : "Hermisson", "given" : "Joachim", "non-dropping-particle" : "", "parse-names" : false, "suffix" : "" }, { "dropping-particle" : "", "family" : "Pennings", "given" : "Pleuni S.", "non-dropping-particle" : "", "parse-names" : false, "suffix" : "" } ], "container-title" : "Genetics", "id" : "ITEM-2", "issue" : "4", "issued" : { "date-parts" : [ [ "2005", "4" ] ] }, "page" : "2335-52", "title" : "Soft sweeps: molecular population genetics of adaptation from standing genetic variation.", "type" : "article-journal", "volume" : "169" }, "uris" : [ "http://www.mendeley.com/documents/?uuid=d8c19198-7b83-4c25-a674-bd01ed900ed0" ] } ], "mendeley" : { "previouslyFormattedCitation" : "(Maynard Smith and Haigh 1974; Hermisson and Pennings 2005)" }, "properties" : { "noteIndex" : 0 }, "schema" : "https://github.com/citation-style-language/schema/raw/master/csl-citation.json" }</w:instrText>
            </w:r>
            <w:r>
              <w:rPr>
                <w:sz w:val="18"/>
                <w:szCs w:val="18"/>
              </w:rPr>
              <w:fldChar w:fldCharType="separate"/>
            </w:r>
            <w:r w:rsidRPr="00DF04C6">
              <w:rPr>
                <w:noProof/>
                <w:sz w:val="18"/>
                <w:szCs w:val="18"/>
              </w:rPr>
              <w:t>(Maynard Smith and Haigh 1974; Hermisson and Pennings 2005)</w:t>
            </w:r>
            <w:r>
              <w:rPr>
                <w:sz w:val="18"/>
                <w:szCs w:val="18"/>
              </w:rPr>
              <w:fldChar w:fldCharType="end"/>
            </w:r>
          </w:p>
        </w:tc>
      </w:tr>
      <w:tr w:rsidR="00DF04C6"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t>Background selection</w:t>
            </w:r>
          </w:p>
        </w:tc>
        <w:tc>
          <w:tcPr>
            <w:tcW w:w="1134"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diversity</w:t>
            </w:r>
          </w:p>
        </w:tc>
        <w:tc>
          <w:tcPr>
            <w:tcW w:w="1276"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SB</w:t>
            </w:r>
          </w:p>
        </w:tc>
        <w:tc>
          <w:tcPr>
            <w:tcW w:w="2126" w:type="dxa"/>
            <w:gridSpan w:val="2"/>
          </w:tcPr>
          <w:p w:rsidR="00DF04C6" w:rsidRPr="00721F05" w:rsidRDefault="00DF04C6" w:rsidP="00DF04C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limination of deleterious mutations reduces the genetic diversity, which is then restored by mutation</w:t>
            </w:r>
          </w:p>
        </w:tc>
        <w:tc>
          <w:tcPr>
            <w:tcW w:w="1985"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generates the genetic diversity and limits the scope of background selection</w:t>
            </w:r>
          </w:p>
        </w:tc>
        <w:tc>
          <w:tcPr>
            <w:tcW w:w="1479" w:type="dxa"/>
          </w:tcPr>
          <w:p w:rsidR="00DF04C6"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87B4D">
              <w:rPr>
                <w:sz w:val="18"/>
                <w:szCs w:val="18"/>
              </w:rPr>
              <w:instrText>ADDIN CSL_CITATION { "citationItems" : [ { "id" : "ITEM-1", "itemData" : { "DOI" : "10.1534/genetics.111.134288", "ISSN" : "1943-2631", "PMID" : "22219506", "abstract" : "The process of evolution at a given site in the genome can be influenced by the action of selection at other sites, especially when these are closely linked to it. Such selection reduces the effective population size experienced by the site in question (the Hill-Robertson effect), reducing the level of variability and the efficacy of selection. In particular, deleterious variants are continually being produced by mutation and then eliminated by selection at sites throughout the genome. The resulting reduction in variability at linked neutral or nearly neutral sites can be predicted from the theory of background selection, which assumes that deleterious mutations have such large effects that their behavior in the population is effectively deterministic. More weakly selected mutations can accumulate by Muller's ratchet after a shutdown of recombination, as in an evolving Y chromosome. Many functionally significant sites are probably so weakly selected that Hill-Robertson interference undermines the effective strength of selection upon them, when recombination is rare or absent. This leads to large departures from deterministic equilibrium and smaller effects on linked neutral sites than under background selection or Muller's ratchet. Evidence is discussed that is consistent with the action of these processes in shaping genome-wide patterns of variation and evolution.", "author" : [ { "dropping-particle" : "", "family" : "Charlesworth", "given" : "Brian", "non-dropping-particle" : "", "parse-names" : false, "suffix" : "" } ], "container-title" : "Genetics", "id" : "ITEM-1", "issue" : "1", "issued" : { "date-parts" : [ [ "2012", "1", "4" ] ] }, "note" : "In this article, I focus exclusively on the effects of deleterious mutations on evolution at linked sites, both in the context of background selection and when purifying selection is sufficiently weak that mutations deviate sub- stantially from their deterministic equilibria as a result of genetic drift", "page" : "5-22", "title" : "The effects of deleterious mutations on evolution at linked sites.", "type" : "article-journal", "volume" : "190" }, "uris" : [ "http://www.mendeley.com/documents/?uuid=f633ca7d-2c92-4826-9cfa-aebb6376febd" ] } ], "mendeley" : { "previouslyFormattedCitation" : "(Charlesworth 2012)" }, "properties" : { "noteIndex" : 0 }, "schema" : "https://github.com/citation-style-language/schema/raw/master/csl-citation.json" }</w:instrText>
            </w:r>
            <w:r>
              <w:rPr>
                <w:sz w:val="18"/>
                <w:szCs w:val="18"/>
              </w:rPr>
              <w:fldChar w:fldCharType="separate"/>
            </w:r>
            <w:r w:rsidRPr="00DF04C6">
              <w:rPr>
                <w:noProof/>
                <w:sz w:val="18"/>
                <w:szCs w:val="18"/>
              </w:rPr>
              <w:t>(Charlesworth 2012)</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Default="00DF04C6" w:rsidP="00BA6A91">
            <w:pPr>
              <w:ind w:firstLine="0"/>
              <w:rPr>
                <w:sz w:val="18"/>
                <w:szCs w:val="18"/>
              </w:rPr>
            </w:pPr>
          </w:p>
        </w:tc>
        <w:tc>
          <w:tcPr>
            <w:tcW w:w="1134"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276"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2126" w:type="dxa"/>
            <w:gridSpan w:val="2"/>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985"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479"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3927A6">
      <w:pPr>
        <w:pStyle w:val="Caption"/>
        <w:jc w:val="center"/>
        <w:divId w:val="1620528373"/>
      </w:pPr>
      <w:r>
        <w:t xml:space="preserve">Figure </w:t>
      </w:r>
      <w:r w:rsidR="00901526">
        <w:t>S</w:t>
      </w:r>
      <w:r w:rsidR="003927A6">
        <w:t>1</w:t>
      </w:r>
      <w:r>
        <w:t xml:space="preserve"> - </w:t>
      </w:r>
      <w:r w:rsidRPr="005D47D6">
        <w:t>invasion_SIMvsCM_r_02014-02-26</w:t>
      </w:r>
    </w:p>
    <w:p w:rsidR="0017463F" w:rsidRDefault="0017463F" w:rsidP="0017463F">
      <w:pPr>
        <w:divId w:val="1620528373"/>
      </w:pPr>
    </w:p>
    <w:p w:rsidR="0017463F" w:rsidRDefault="003927A6" w:rsidP="0017463F">
      <w:pPr>
        <w:keepNext/>
        <w:jc w:val="center"/>
        <w:divId w:val="1620528373"/>
      </w:pPr>
      <w:r w:rsidRPr="003927A6">
        <w:rPr>
          <w:noProof/>
        </w:rPr>
        <w:drawing>
          <wp:inline distT="0" distB="0" distL="0" distR="0" wp14:anchorId="778D6F28" wp14:editId="07EE3A49">
            <wp:extent cx="5486400" cy="37509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3750945"/>
                    </a:xfrm>
                    <a:prstGeom prst="rect">
                      <a:avLst/>
                    </a:prstGeom>
                  </pic:spPr>
                </pic:pic>
              </a:graphicData>
            </a:graphic>
          </wp:inline>
        </w:drawing>
      </w:r>
    </w:p>
    <w:p w:rsidR="0017463F" w:rsidRDefault="0017463F" w:rsidP="003927A6">
      <w:pPr>
        <w:pStyle w:val="Caption"/>
        <w:jc w:val="center"/>
        <w:divId w:val="1620528373"/>
      </w:pPr>
      <w:r w:rsidRPr="00BE6BF6">
        <w:rPr>
          <w:highlight w:val="yellow"/>
        </w:rPr>
        <w:t xml:space="preserve">Figure </w:t>
      </w:r>
      <w:r w:rsidR="003927A6">
        <w:rPr>
          <w:highlight w:val="yellow"/>
        </w:rPr>
        <w:t>S2</w:t>
      </w:r>
      <w:r w:rsidRPr="00BE6BF6">
        <w:rPr>
          <w:highlight w:val="yellow"/>
        </w:rPr>
        <w:t xml:space="preserve"> - </w:t>
      </w:r>
      <w:r w:rsidR="003927A6" w:rsidRPr="003927A6">
        <w:t>invasion_RB</w:t>
      </w:r>
      <w:r w:rsidR="003927A6">
        <w:t>_SIMvsCM_pop_1e6_2014-07-28</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18"/>
      <w:headerReference w:type="default" r:id="rId19"/>
      <w:footerReference w:type="even" r:id="rId20"/>
      <w:footerReference w:type="defaul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75F6" w:rsidRDefault="007575F6" w:rsidP="00684BC6">
      <w:r>
        <w:separator/>
      </w:r>
    </w:p>
  </w:endnote>
  <w:endnote w:type="continuationSeparator" w:id="0">
    <w:p w:rsidR="007575F6" w:rsidRDefault="007575F6"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7575F6" w:rsidRDefault="007575F6" w:rsidP="00684BC6">
        <w:pPr>
          <w:pStyle w:val="Footer"/>
        </w:pPr>
        <w:r>
          <w:fldChar w:fldCharType="begin"/>
        </w:r>
        <w:r>
          <w:instrText xml:space="preserve"> PAGE   \* MERGEFORMAT </w:instrText>
        </w:r>
        <w:r>
          <w:fldChar w:fldCharType="separate"/>
        </w:r>
        <w:r w:rsidR="00F6411E">
          <w:rPr>
            <w:noProof/>
          </w:rPr>
          <w:t>6</w:t>
        </w:r>
        <w:r>
          <w:rPr>
            <w:noProof/>
          </w:rPr>
          <w:fldChar w:fldCharType="end"/>
        </w:r>
      </w:p>
    </w:sdtContent>
  </w:sdt>
  <w:p w:rsidR="007575F6" w:rsidRDefault="007575F6"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5F6" w:rsidRDefault="007575F6" w:rsidP="00684BC6">
    <w:r>
      <w:fldChar w:fldCharType="begin"/>
    </w:r>
    <w:r>
      <w:instrText>PAGE</w:instrText>
    </w:r>
    <w:r>
      <w:fldChar w:fldCharType="separate"/>
    </w:r>
    <w:r w:rsidR="00F6411E">
      <w:rPr>
        <w:noProof/>
      </w:rPr>
      <w:t>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75F6" w:rsidRDefault="007575F6" w:rsidP="00684BC6">
      <w:r>
        <w:separator/>
      </w:r>
    </w:p>
  </w:footnote>
  <w:footnote w:type="continuationSeparator" w:id="0">
    <w:p w:rsidR="007575F6" w:rsidRDefault="007575F6"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5F6" w:rsidRDefault="007575F6"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5F6" w:rsidRDefault="007575F6" w:rsidP="00684BC6">
    <w:pPr>
      <w:pStyle w:val="Header"/>
    </w:pPr>
    <w:r>
      <w:fldChar w:fldCharType="begin"/>
    </w:r>
    <w:r>
      <w:instrText xml:space="preserve"> DATE \@ "MMMM d, yyyy" </w:instrText>
    </w:r>
    <w:r>
      <w:fldChar w:fldCharType="separate"/>
    </w:r>
    <w:r>
      <w:rPr>
        <w:noProof/>
      </w:rPr>
      <w:t>October 5,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D0C"/>
    <w:rsid w:val="0000657B"/>
    <w:rsid w:val="00010400"/>
    <w:rsid w:val="000151FE"/>
    <w:rsid w:val="000225F7"/>
    <w:rsid w:val="000347AB"/>
    <w:rsid w:val="000910F5"/>
    <w:rsid w:val="00094C72"/>
    <w:rsid w:val="00095E7C"/>
    <w:rsid w:val="00097587"/>
    <w:rsid w:val="000A33B4"/>
    <w:rsid w:val="000A5658"/>
    <w:rsid w:val="000B2FF0"/>
    <w:rsid w:val="000C4E74"/>
    <w:rsid w:val="000E1F6B"/>
    <w:rsid w:val="000E3774"/>
    <w:rsid w:val="000E7665"/>
    <w:rsid w:val="000F32FA"/>
    <w:rsid w:val="00101BEC"/>
    <w:rsid w:val="00107AA3"/>
    <w:rsid w:val="00125B58"/>
    <w:rsid w:val="00127F03"/>
    <w:rsid w:val="001405E7"/>
    <w:rsid w:val="0015245B"/>
    <w:rsid w:val="0015303A"/>
    <w:rsid w:val="00165EA3"/>
    <w:rsid w:val="001735E4"/>
    <w:rsid w:val="00174130"/>
    <w:rsid w:val="0017463F"/>
    <w:rsid w:val="001750F9"/>
    <w:rsid w:val="00180162"/>
    <w:rsid w:val="00184999"/>
    <w:rsid w:val="0019000A"/>
    <w:rsid w:val="0019238C"/>
    <w:rsid w:val="001A0339"/>
    <w:rsid w:val="001B6414"/>
    <w:rsid w:val="001C07E4"/>
    <w:rsid w:val="001C35C4"/>
    <w:rsid w:val="001C4F35"/>
    <w:rsid w:val="001D305B"/>
    <w:rsid w:val="001E1657"/>
    <w:rsid w:val="001E25FE"/>
    <w:rsid w:val="00203A5D"/>
    <w:rsid w:val="00206BDA"/>
    <w:rsid w:val="00234877"/>
    <w:rsid w:val="002348CA"/>
    <w:rsid w:val="00234DD6"/>
    <w:rsid w:val="002619F0"/>
    <w:rsid w:val="00263102"/>
    <w:rsid w:val="00263A33"/>
    <w:rsid w:val="0027187C"/>
    <w:rsid w:val="00280E31"/>
    <w:rsid w:val="00282723"/>
    <w:rsid w:val="002833EF"/>
    <w:rsid w:val="002869DA"/>
    <w:rsid w:val="00297201"/>
    <w:rsid w:val="002A2A28"/>
    <w:rsid w:val="002A4903"/>
    <w:rsid w:val="002A5C34"/>
    <w:rsid w:val="002B4788"/>
    <w:rsid w:val="002C78E1"/>
    <w:rsid w:val="002D240A"/>
    <w:rsid w:val="002D40E1"/>
    <w:rsid w:val="002F40E4"/>
    <w:rsid w:val="003003C7"/>
    <w:rsid w:val="003012BC"/>
    <w:rsid w:val="00310BF7"/>
    <w:rsid w:val="00326A26"/>
    <w:rsid w:val="003326EA"/>
    <w:rsid w:val="00335A8F"/>
    <w:rsid w:val="0033647E"/>
    <w:rsid w:val="00340314"/>
    <w:rsid w:val="0034310A"/>
    <w:rsid w:val="003443CF"/>
    <w:rsid w:val="0036194A"/>
    <w:rsid w:val="003626A2"/>
    <w:rsid w:val="00381554"/>
    <w:rsid w:val="003927A6"/>
    <w:rsid w:val="00393F82"/>
    <w:rsid w:val="00396210"/>
    <w:rsid w:val="003A0002"/>
    <w:rsid w:val="003A0243"/>
    <w:rsid w:val="003A3923"/>
    <w:rsid w:val="003A4706"/>
    <w:rsid w:val="003A69ED"/>
    <w:rsid w:val="003C3340"/>
    <w:rsid w:val="003C3829"/>
    <w:rsid w:val="003D0050"/>
    <w:rsid w:val="003D21C1"/>
    <w:rsid w:val="003D7976"/>
    <w:rsid w:val="003E13B9"/>
    <w:rsid w:val="003F5488"/>
    <w:rsid w:val="003F6D66"/>
    <w:rsid w:val="0041546C"/>
    <w:rsid w:val="00432E8B"/>
    <w:rsid w:val="0043332C"/>
    <w:rsid w:val="00434599"/>
    <w:rsid w:val="00434F6A"/>
    <w:rsid w:val="00444F34"/>
    <w:rsid w:val="004470A8"/>
    <w:rsid w:val="00451CA6"/>
    <w:rsid w:val="0045279B"/>
    <w:rsid w:val="00470AD2"/>
    <w:rsid w:val="0047230E"/>
    <w:rsid w:val="00472A91"/>
    <w:rsid w:val="004739EB"/>
    <w:rsid w:val="0047646C"/>
    <w:rsid w:val="00486682"/>
    <w:rsid w:val="00493028"/>
    <w:rsid w:val="004975CD"/>
    <w:rsid w:val="004979BE"/>
    <w:rsid w:val="004B18D2"/>
    <w:rsid w:val="004B2D79"/>
    <w:rsid w:val="004B3EE3"/>
    <w:rsid w:val="004B51C1"/>
    <w:rsid w:val="004B53DF"/>
    <w:rsid w:val="004B5703"/>
    <w:rsid w:val="004B68EC"/>
    <w:rsid w:val="004C4129"/>
    <w:rsid w:val="004D3201"/>
    <w:rsid w:val="004D566A"/>
    <w:rsid w:val="004E1DFB"/>
    <w:rsid w:val="004F3A59"/>
    <w:rsid w:val="00500B3F"/>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A0AE5"/>
    <w:rsid w:val="005A4E05"/>
    <w:rsid w:val="005B467E"/>
    <w:rsid w:val="005D47D6"/>
    <w:rsid w:val="005D7C4F"/>
    <w:rsid w:val="005D7F77"/>
    <w:rsid w:val="005E17FC"/>
    <w:rsid w:val="005E2FC1"/>
    <w:rsid w:val="005E5B74"/>
    <w:rsid w:val="005E79F1"/>
    <w:rsid w:val="005F544C"/>
    <w:rsid w:val="005F5641"/>
    <w:rsid w:val="005F5AA7"/>
    <w:rsid w:val="006036F1"/>
    <w:rsid w:val="00606643"/>
    <w:rsid w:val="006115D1"/>
    <w:rsid w:val="00614577"/>
    <w:rsid w:val="00616BE7"/>
    <w:rsid w:val="006258AC"/>
    <w:rsid w:val="00626574"/>
    <w:rsid w:val="00630519"/>
    <w:rsid w:val="00631E2F"/>
    <w:rsid w:val="00636CE6"/>
    <w:rsid w:val="00647343"/>
    <w:rsid w:val="006508EB"/>
    <w:rsid w:val="006539F4"/>
    <w:rsid w:val="00657751"/>
    <w:rsid w:val="00660730"/>
    <w:rsid w:val="00671B21"/>
    <w:rsid w:val="00672974"/>
    <w:rsid w:val="00683F62"/>
    <w:rsid w:val="0068460F"/>
    <w:rsid w:val="00684BC6"/>
    <w:rsid w:val="006852E0"/>
    <w:rsid w:val="00687518"/>
    <w:rsid w:val="006915F3"/>
    <w:rsid w:val="006A7F51"/>
    <w:rsid w:val="006B0E79"/>
    <w:rsid w:val="006B2502"/>
    <w:rsid w:val="006B30F1"/>
    <w:rsid w:val="006B4AE9"/>
    <w:rsid w:val="006D3E77"/>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460D7"/>
    <w:rsid w:val="00746332"/>
    <w:rsid w:val="007575F6"/>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04FD7"/>
    <w:rsid w:val="00810973"/>
    <w:rsid w:val="008234EB"/>
    <w:rsid w:val="00840186"/>
    <w:rsid w:val="00842034"/>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2D59"/>
    <w:rsid w:val="008C6396"/>
    <w:rsid w:val="008C6A6B"/>
    <w:rsid w:val="008D4F11"/>
    <w:rsid w:val="008E4223"/>
    <w:rsid w:val="00901526"/>
    <w:rsid w:val="00904140"/>
    <w:rsid w:val="00913300"/>
    <w:rsid w:val="00916129"/>
    <w:rsid w:val="009161B7"/>
    <w:rsid w:val="0091743C"/>
    <w:rsid w:val="009311EB"/>
    <w:rsid w:val="00950356"/>
    <w:rsid w:val="00957384"/>
    <w:rsid w:val="0096305D"/>
    <w:rsid w:val="009667D0"/>
    <w:rsid w:val="00966C22"/>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87B4D"/>
    <w:rsid w:val="00AA02CC"/>
    <w:rsid w:val="00AA7399"/>
    <w:rsid w:val="00AB1240"/>
    <w:rsid w:val="00AC0117"/>
    <w:rsid w:val="00AC1FC0"/>
    <w:rsid w:val="00AC36B5"/>
    <w:rsid w:val="00AD5110"/>
    <w:rsid w:val="00AD66E9"/>
    <w:rsid w:val="00AD6C4A"/>
    <w:rsid w:val="00AE00F8"/>
    <w:rsid w:val="00AE1BCC"/>
    <w:rsid w:val="00AE39F0"/>
    <w:rsid w:val="00AE5E3A"/>
    <w:rsid w:val="00AE65BA"/>
    <w:rsid w:val="00AF0463"/>
    <w:rsid w:val="00AF0E14"/>
    <w:rsid w:val="00B018AB"/>
    <w:rsid w:val="00B124AC"/>
    <w:rsid w:val="00B146BD"/>
    <w:rsid w:val="00B2113A"/>
    <w:rsid w:val="00B21813"/>
    <w:rsid w:val="00B21F26"/>
    <w:rsid w:val="00B23B43"/>
    <w:rsid w:val="00B253A2"/>
    <w:rsid w:val="00B31764"/>
    <w:rsid w:val="00B360AC"/>
    <w:rsid w:val="00B365DB"/>
    <w:rsid w:val="00B45BBE"/>
    <w:rsid w:val="00B4732B"/>
    <w:rsid w:val="00B65692"/>
    <w:rsid w:val="00B70137"/>
    <w:rsid w:val="00B7245A"/>
    <w:rsid w:val="00B90363"/>
    <w:rsid w:val="00B903F6"/>
    <w:rsid w:val="00B978DF"/>
    <w:rsid w:val="00BA283B"/>
    <w:rsid w:val="00BA6A91"/>
    <w:rsid w:val="00BB0D46"/>
    <w:rsid w:val="00BB0D91"/>
    <w:rsid w:val="00BC7E9A"/>
    <w:rsid w:val="00BD21BE"/>
    <w:rsid w:val="00BD3752"/>
    <w:rsid w:val="00BD6A77"/>
    <w:rsid w:val="00BE3F10"/>
    <w:rsid w:val="00BE6BF6"/>
    <w:rsid w:val="00BF4D93"/>
    <w:rsid w:val="00C00829"/>
    <w:rsid w:val="00C02BF1"/>
    <w:rsid w:val="00C12B9E"/>
    <w:rsid w:val="00C2122E"/>
    <w:rsid w:val="00C25AF1"/>
    <w:rsid w:val="00C40CFE"/>
    <w:rsid w:val="00C4165C"/>
    <w:rsid w:val="00C44784"/>
    <w:rsid w:val="00C454DF"/>
    <w:rsid w:val="00C51B23"/>
    <w:rsid w:val="00C861BA"/>
    <w:rsid w:val="00C94FC9"/>
    <w:rsid w:val="00C97D38"/>
    <w:rsid w:val="00CA06B1"/>
    <w:rsid w:val="00CA71D6"/>
    <w:rsid w:val="00CB434A"/>
    <w:rsid w:val="00CB6A9A"/>
    <w:rsid w:val="00CC12B2"/>
    <w:rsid w:val="00CC43BC"/>
    <w:rsid w:val="00CD0BDA"/>
    <w:rsid w:val="00CD0D70"/>
    <w:rsid w:val="00CF2298"/>
    <w:rsid w:val="00D0044C"/>
    <w:rsid w:val="00D02DFC"/>
    <w:rsid w:val="00D06273"/>
    <w:rsid w:val="00D06B86"/>
    <w:rsid w:val="00D113A8"/>
    <w:rsid w:val="00D22B44"/>
    <w:rsid w:val="00D3013A"/>
    <w:rsid w:val="00D31778"/>
    <w:rsid w:val="00D35177"/>
    <w:rsid w:val="00D4253F"/>
    <w:rsid w:val="00D546DC"/>
    <w:rsid w:val="00D55250"/>
    <w:rsid w:val="00D57534"/>
    <w:rsid w:val="00D612CB"/>
    <w:rsid w:val="00D61EE2"/>
    <w:rsid w:val="00D66FD1"/>
    <w:rsid w:val="00D76359"/>
    <w:rsid w:val="00D909F0"/>
    <w:rsid w:val="00DA10A1"/>
    <w:rsid w:val="00DB303F"/>
    <w:rsid w:val="00DB3CE0"/>
    <w:rsid w:val="00DC25EE"/>
    <w:rsid w:val="00DC3FF4"/>
    <w:rsid w:val="00DE0061"/>
    <w:rsid w:val="00DE3D33"/>
    <w:rsid w:val="00DE534D"/>
    <w:rsid w:val="00DE72DB"/>
    <w:rsid w:val="00DF04C6"/>
    <w:rsid w:val="00DF3F12"/>
    <w:rsid w:val="00E10872"/>
    <w:rsid w:val="00E154A6"/>
    <w:rsid w:val="00E15D4F"/>
    <w:rsid w:val="00E26B2F"/>
    <w:rsid w:val="00E34543"/>
    <w:rsid w:val="00E41381"/>
    <w:rsid w:val="00E447C4"/>
    <w:rsid w:val="00E56CE3"/>
    <w:rsid w:val="00E65857"/>
    <w:rsid w:val="00E65D1C"/>
    <w:rsid w:val="00E663AE"/>
    <w:rsid w:val="00E76D7C"/>
    <w:rsid w:val="00E8137A"/>
    <w:rsid w:val="00E95AD3"/>
    <w:rsid w:val="00E96C82"/>
    <w:rsid w:val="00E96D68"/>
    <w:rsid w:val="00EA24F1"/>
    <w:rsid w:val="00EA3603"/>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464DB"/>
    <w:rsid w:val="00F478AE"/>
    <w:rsid w:val="00F56B46"/>
    <w:rsid w:val="00F6288C"/>
    <w:rsid w:val="00F638EB"/>
    <w:rsid w:val="00F6411E"/>
    <w:rsid w:val="00F908E6"/>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itstream Vera Sans">
    <w:panose1 w:val="020B0603030804020204"/>
    <w:charset w:val="00"/>
    <w:family w:val="swiss"/>
    <w:pitch w:val="variable"/>
    <w:sig w:usb0="800000AF" w:usb1="1000204A"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3A07"/>
    <w:rsid w:val="00A93A0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93A0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93A0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2CE7B1-DAB8-4742-B7F5-901145E9E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45</TotalTime>
  <Pages>25</Pages>
  <Words>4797</Words>
  <Characters>307479</Characters>
  <Application>Microsoft Office Word</Application>
  <DocSecurity>0</DocSecurity>
  <Lines>2562</Lines>
  <Paragraphs>623</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311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72</cp:revision>
  <cp:lastPrinted>2014-06-17T09:28:00Z</cp:lastPrinted>
  <dcterms:created xsi:type="dcterms:W3CDTF">2012-09-27T08:48:00Z</dcterms:created>
  <dcterms:modified xsi:type="dcterms:W3CDTF">2014-10-0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